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Kelburn</w:t>
      </w:r>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2725 Montlak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1571E763"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toothfish (</w:t>
      </w:r>
      <w:r w:rsidR="00D043BF" w:rsidRPr="00036F66">
        <w:rPr>
          <w:rFonts w:ascii="Times New Roman" w:hAnsi="Times New Roman" w:cs="Times New Roman"/>
          <w:i/>
          <w:sz w:val="24"/>
          <w:szCs w:val="24"/>
        </w:rPr>
        <w:t>Dissostichus mawsoni</w:t>
      </w:r>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r w:rsidRPr="00036F66">
        <w:rPr>
          <w:rFonts w:ascii="Times New Roman" w:hAnsi="Times New Roman" w:cs="Times New Roman"/>
          <w:i/>
          <w:sz w:val="24"/>
          <w:szCs w:val="24"/>
        </w:rPr>
        <w:t>TagGrowth</w:t>
      </w:r>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Antarctic tootfish</w:t>
      </w:r>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toothfish;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Bertalanffy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1 </w:t>
      </w:r>
      <w:r w:rsidR="009C37AB" w:rsidRPr="00036F66">
        <w:rPr>
          <w:rFonts w:ascii="Times New Roman" w:hAnsi="Times New Roman" w:cs="Times New Roman"/>
          <w:noProof w:val="0"/>
          <w:sz w:val="24"/>
          <w:szCs w:val="24"/>
        </w:rPr>
        <w:t>Introduction</w:t>
      </w:r>
    </w:p>
    <w:p w14:paraId="0AEDF5B7" w14:textId="01458D4D"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ins w:id="0" w:author="darcy" w:date="2015-05-23T18:58:00Z">
        <w:r w:rsidR="0055478F" w:rsidRPr="00036F66">
          <w:rPr>
            <w:rFonts w:ascii="Times New Roman" w:hAnsi="Times New Roman" w:cs="Times New Roman"/>
            <w:sz w:val="24"/>
            <w:szCs w:val="24"/>
          </w:rPr>
          <w:t xml:space="preserve">for fish populations </w:t>
        </w:r>
      </w:ins>
      <w:r w:rsidR="00814F05" w:rsidRPr="00036F66">
        <w:rPr>
          <w:rFonts w:ascii="Times New Roman" w:hAnsi="Times New Roman" w:cs="Times New Roman"/>
          <w:sz w:val="24"/>
          <w:szCs w:val="24"/>
        </w:rPr>
        <w:t>has been discussed for over 100 years</w:t>
      </w:r>
      <w:del w:id="1" w:author="darcy" w:date="2015-05-23T18:58:00Z">
        <w:r w:rsidR="00814F05" w:rsidRPr="00036F66" w:rsidDel="0055478F">
          <w:rPr>
            <w:rFonts w:ascii="Times New Roman" w:hAnsi="Times New Roman" w:cs="Times New Roman"/>
            <w:sz w:val="24"/>
            <w:szCs w:val="24"/>
          </w:rPr>
          <w:delText xml:space="preserve"> for fish populations</w:delText>
        </w:r>
      </w:del>
      <w:r w:rsidR="00814F05" w:rsidRPr="00036F66">
        <w:rPr>
          <w:rFonts w:ascii="Times New Roman" w:hAnsi="Times New Roman" w:cs="Times New Roman"/>
          <w:sz w:val="24"/>
          <w:szCs w:val="24"/>
        </w:rPr>
        <w:t xml:space="preserve">.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ins w:id="2" w:author="darcy" w:date="2015-05-23T19:02:00Z">
        <w:r w:rsidR="0055478F">
          <w:rPr>
            <w:rFonts w:ascii="Times New Roman" w:hAnsi="Times New Roman" w:cs="Times New Roman"/>
            <w:sz w:val="24"/>
            <w:szCs w:val="24"/>
          </w:rPr>
          <w:t xml:space="preserve"> growth by al</w:t>
        </w:r>
      </w:ins>
      <w:ins w:id="3" w:author="darcy" w:date="2015-05-23T19:03:00Z">
        <w:r w:rsidR="0055478F">
          <w:rPr>
            <w:rFonts w:ascii="Times New Roman" w:hAnsi="Times New Roman" w:cs="Times New Roman"/>
            <w:sz w:val="24"/>
            <w:szCs w:val="24"/>
          </w:rPr>
          <w:t>tering</w:t>
        </w:r>
      </w:ins>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25FC5AC3"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ins w:id="4" w:author="darcy" w:date="2015-05-19T12:26:00Z">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ins>
      <w:ins w:id="5" w:author="darcy" w:date="2015-05-23T19:05:00Z">
        <w:r w:rsidR="0055478F">
          <w:rPr>
            <w:rFonts w:ascii="Times New Roman" w:hAnsi="Times New Roman" w:cs="Times New Roman"/>
            <w:sz w:val="24"/>
            <w:szCs w:val="24"/>
          </w:rPr>
          <w:t xml:space="preserve">in </w:t>
        </w:r>
      </w:ins>
      <w:ins w:id="6" w:author="darcy" w:date="2015-05-19T12:26:00Z">
        <w:r w:rsidR="00583224">
          <w:rPr>
            <w:rFonts w:ascii="Times New Roman" w:hAnsi="Times New Roman" w:cs="Times New Roman"/>
            <w:sz w:val="24"/>
            <w:szCs w:val="24"/>
          </w:rPr>
          <w:t>another year)</w:t>
        </w:r>
      </w:ins>
      <w:ins w:id="7" w:author="darcy" w:date="2015-05-18T06:30:00Z">
        <w:r w:rsidR="002A3B40">
          <w:rPr>
            <w:rFonts w:ascii="Times New Roman" w:hAnsi="Times New Roman" w:cs="Times New Roman"/>
            <w:sz w:val="24"/>
            <w:szCs w:val="24"/>
          </w:rPr>
          <w:t xml:space="preserve">. </w:t>
        </w:r>
      </w:ins>
      <w:ins w:id="8" w:author="darcy" w:date="2015-05-19T12:31:00Z">
        <w:r w:rsidR="00C7593C">
          <w:rPr>
            <w:rFonts w:ascii="Times New Roman" w:hAnsi="Times New Roman" w:cs="Times New Roman"/>
            <w:sz w:val="24"/>
            <w:szCs w:val="24"/>
          </w:rPr>
          <w:t xml:space="preserve"> </w:t>
        </w:r>
      </w:ins>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del w:id="9" w:author="darcy" w:date="2015-05-23T19:08:00Z">
        <w:r w:rsidRPr="00036F66" w:rsidDel="000B5DE4">
          <w:rPr>
            <w:rFonts w:ascii="Times New Roman" w:hAnsi="Times New Roman" w:cs="Times New Roman"/>
            <w:sz w:val="24"/>
            <w:szCs w:val="24"/>
          </w:rPr>
          <w:delText>For example</w:delText>
        </w:r>
      </w:del>
      <w:ins w:id="10" w:author="darcy" w:date="2015-05-23T19:08:00Z">
        <w:r w:rsidR="000B5DE4">
          <w:rPr>
            <w:rFonts w:ascii="Times New Roman" w:hAnsi="Times New Roman" w:cs="Times New Roman"/>
            <w:sz w:val="24"/>
            <w:szCs w:val="24"/>
          </w:rPr>
          <w:t>Subsequently</w:t>
        </w:r>
      </w:ins>
      <w:r w:rsidRPr="00036F66">
        <w:rPr>
          <w:rFonts w:ascii="Times New Roman" w:hAnsi="Times New Roman" w:cs="Times New Roman"/>
          <w:sz w:val="24"/>
          <w:szCs w:val="24"/>
        </w:rPr>
        <w:t>, persistent differences in growth rate, combined with size-selective harvest</w:t>
      </w:r>
      <w:ins w:id="11" w:author="darcy" w:date="2015-05-23T19:17:00Z">
        <w:r w:rsidR="000B5DE4">
          <w:rPr>
            <w:rFonts w:ascii="Times New Roman" w:hAnsi="Times New Roman" w:cs="Times New Roman"/>
            <w:sz w:val="24"/>
            <w:szCs w:val="24"/>
          </w:rPr>
          <w:t xml:space="preserve"> targeting larger individuals</w:t>
        </w:r>
      </w:ins>
      <w:r w:rsidRPr="00036F66">
        <w:rPr>
          <w:rFonts w:ascii="Times New Roman" w:hAnsi="Times New Roman" w:cs="Times New Roman"/>
          <w:sz w:val="24"/>
          <w:szCs w:val="24"/>
        </w:rPr>
        <w:t xml:space="preserve">, </w:t>
      </w:r>
      <w:del w:id="12" w:author="darcy" w:date="2015-05-23T17:49:00Z">
        <w:r w:rsidRPr="00036F66" w:rsidDel="00E53BDA">
          <w:rPr>
            <w:rFonts w:ascii="Times New Roman" w:hAnsi="Times New Roman" w:cs="Times New Roman"/>
            <w:sz w:val="24"/>
            <w:szCs w:val="24"/>
          </w:rPr>
          <w:delText xml:space="preserve">will </w:delText>
        </w:r>
      </w:del>
      <w:ins w:id="13" w:author="darcy" w:date="2015-05-23T17:49:00Z">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result in older individuals being composed primarily of slow-growing individuals (termed “Rosa Lee’s </w:t>
      </w:r>
      <w:r w:rsidRPr="00036F66">
        <w:rPr>
          <w:rFonts w:ascii="Times New Roman" w:hAnsi="Times New Roman" w:cs="Times New Roman"/>
          <w:sz w:val="24"/>
          <w:szCs w:val="24"/>
        </w:rPr>
        <w:lastRenderedPageBreak/>
        <w:t>Phenomenon”)</w:t>
      </w:r>
      <w:r w:rsidR="00BA3791" w:rsidRPr="00036F66">
        <w:rPr>
          <w:rFonts w:ascii="Times New Roman" w:hAnsi="Times New Roman" w:cs="Times New Roman"/>
          <w:sz w:val="24"/>
          <w:szCs w:val="24"/>
        </w:rPr>
        <w:t>, and has been demonstrated to occur in small-lake mesocosm</w:t>
      </w:r>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id="14" w:author="darcy" w:date="2015-05-23T19:10:00Z">
        <w:r w:rsidR="000B5DE4">
          <w:rPr>
            <w:rFonts w:ascii="Times New Roman" w:hAnsi="Times New Roman" w:cs="Times New Roman"/>
            <w:sz w:val="24"/>
            <w:szCs w:val="24"/>
          </w:rPr>
          <w:t>In this way</w:t>
        </w:r>
      </w:ins>
      <w:ins w:id="15" w:author="darcy" w:date="2015-05-28T16:00:00Z">
        <w:r w:rsidR="00F54A51">
          <w:rPr>
            <w:rFonts w:ascii="Times New Roman" w:hAnsi="Times New Roman" w:cs="Times New Roman"/>
            <w:sz w:val="24"/>
            <w:szCs w:val="24"/>
          </w:rPr>
          <w:t>,</w:t>
        </w:r>
      </w:ins>
      <w:ins w:id="16" w:author="darcy" w:date="2015-05-23T19:10:00Z">
        <w:r w:rsidR="000B5DE4">
          <w:rPr>
            <w:rFonts w:ascii="Times New Roman" w:hAnsi="Times New Roman" w:cs="Times New Roman"/>
            <w:sz w:val="24"/>
            <w:szCs w:val="24"/>
          </w:rPr>
          <w:t xml:space="preserve"> f</w:t>
        </w:r>
      </w:ins>
      <w:del w:id="17" w:author="darcy" w:date="2015-05-23T19:10:00Z">
        <w:r w:rsidRPr="00036F66" w:rsidDel="000B5DE4">
          <w:rPr>
            <w:rFonts w:ascii="Times New Roman" w:hAnsi="Times New Roman" w:cs="Times New Roman"/>
            <w:sz w:val="24"/>
            <w:szCs w:val="24"/>
          </w:rPr>
          <w:delText>F</w:delText>
        </w:r>
      </w:del>
      <w:r w:rsidRPr="00036F66">
        <w:rPr>
          <w:rFonts w:ascii="Times New Roman" w:hAnsi="Times New Roman" w:cs="Times New Roman"/>
          <w:sz w:val="24"/>
          <w:szCs w:val="24"/>
        </w:rPr>
        <w:t>ailure to account for persistent differences in growth rate can lead to biased estimation of average growth rates in wild populations</w:t>
      </w:r>
      <w:ins w:id="18" w:author="darcy" w:date="2015-05-23T19:10:00Z">
        <w:r w:rsidR="000B5DE4">
          <w:rPr>
            <w:rFonts w:ascii="Times New Roman" w:hAnsi="Times New Roman" w:cs="Times New Roman"/>
            <w:sz w:val="24"/>
            <w:szCs w:val="24"/>
          </w:rPr>
          <w:t>;</w:t>
        </w:r>
      </w:ins>
      <w:del w:id="19" w:author="darcy" w:date="2015-05-23T19:10:00Z">
        <w:r w:rsidRPr="00036F66" w:rsidDel="000B5DE4">
          <w:rPr>
            <w:rFonts w:ascii="Times New Roman" w:hAnsi="Times New Roman" w:cs="Times New Roman"/>
            <w:sz w:val="24"/>
            <w:szCs w:val="24"/>
          </w:rPr>
          <w:delText>, and</w:delText>
        </w:r>
      </w:del>
      <w:r w:rsidRPr="00036F66">
        <w:rPr>
          <w:rFonts w:ascii="Times New Roman" w:hAnsi="Times New Roman" w:cs="Times New Roman"/>
          <w:sz w:val="24"/>
          <w:szCs w:val="24"/>
        </w:rPr>
        <w:t xml:space="preserve"> population dynamics models are increasingly </w:t>
      </w:r>
      <w:ins w:id="20" w:author="darcy" w:date="2015-05-23T19:11:00Z">
        <w:r w:rsidR="000B5DE4">
          <w:rPr>
            <w:rFonts w:ascii="Times New Roman" w:hAnsi="Times New Roman" w:cs="Times New Roman"/>
            <w:sz w:val="24"/>
            <w:szCs w:val="24"/>
          </w:rPr>
          <w:t xml:space="preserve">being </w:t>
        </w:r>
      </w:ins>
      <w:r w:rsidRPr="00036F66">
        <w:rPr>
          <w:rFonts w:ascii="Times New Roman" w:hAnsi="Times New Roman" w:cs="Times New Roman"/>
          <w:sz w:val="24"/>
          <w:szCs w:val="24"/>
        </w:rPr>
        <w:t xml:space="preserve">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del w:id="21" w:author="darcy" w:date="2015-06-03T00:50:00Z">
        <w:r w:rsidRPr="00036F66" w:rsidDel="002E5D00">
          <w:rPr>
            <w:rFonts w:ascii="Times New Roman" w:hAnsi="Times New Roman" w:cs="Times New Roman"/>
            <w:sz w:val="24"/>
            <w:szCs w:val="24"/>
          </w:rPr>
          <w:delText xml:space="preserve">   </w:delText>
        </w:r>
      </w:del>
    </w:p>
    <w:p w14:paraId="3F8DB11E" w14:textId="77777777" w:rsidR="00F54A51"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del w:id="22" w:author="darcy" w:date="2015-05-23T19:42:00Z">
        <w:r w:rsidR="00BA3791" w:rsidRPr="00036F66" w:rsidDel="00C876A2">
          <w:rPr>
            <w:rFonts w:ascii="Times New Roman" w:hAnsi="Times New Roman" w:cs="Times New Roman"/>
            <w:sz w:val="24"/>
            <w:szCs w:val="24"/>
          </w:rPr>
          <w:delText>In addition, i</w:delText>
        </w:r>
      </w:del>
      <w:ins w:id="23" w:author="darcy" w:date="2015-05-23T19:42:00Z">
        <w:r w:rsidR="00C876A2">
          <w:rPr>
            <w:rFonts w:ascii="Times New Roman" w:hAnsi="Times New Roman" w:cs="Times New Roman"/>
            <w:sz w:val="24"/>
            <w:szCs w:val="24"/>
          </w:rPr>
          <w:t>I</w:t>
        </w:r>
      </w:ins>
      <w:r w:rsidR="00BA3791" w:rsidRPr="00036F66">
        <w:rPr>
          <w:rFonts w:ascii="Times New Roman" w:hAnsi="Times New Roman" w:cs="Times New Roman"/>
          <w:sz w:val="24"/>
          <w:szCs w:val="24"/>
        </w:rPr>
        <w:t xml:space="preserve">ndividuals are </w:t>
      </w:r>
      <w:ins w:id="24" w:author="darcy" w:date="2015-05-23T19:42:00Z">
        <w:r w:rsidR="00C876A2">
          <w:rPr>
            <w:rFonts w:ascii="Times New Roman" w:hAnsi="Times New Roman" w:cs="Times New Roman"/>
            <w:sz w:val="24"/>
            <w:szCs w:val="24"/>
          </w:rPr>
          <w:t xml:space="preserve">also </w:t>
        </w:r>
      </w:ins>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30790AE3"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23EBF4FD"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w:t>
      </w:r>
      <w:r w:rsidR="00F81B68" w:rsidRPr="00036F66">
        <w:rPr>
          <w:rFonts w:ascii="Times New Roman" w:hAnsi="Times New Roman" w:cs="Times New Roman"/>
          <w:sz w:val="24"/>
          <w:szCs w:val="24"/>
        </w:rPr>
        <w:lastRenderedPageBreak/>
        <w:t xml:space="preserve">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ins w:id="25" w:author="darcy" w:date="2015-05-23T21:32:00Z">
        <w:r w:rsidR="00746AC0">
          <w:rPr>
            <w:rFonts w:ascii="Times New Roman" w:hAnsi="Times New Roman" w:cs="Times New Roman"/>
            <w:sz w:val="24"/>
            <w:szCs w:val="24"/>
          </w:rPr>
          <w:t xml:space="preserve">  </w:t>
        </w:r>
        <w:del w:id="26" w:author="JTT" w:date="2015-06-03T11:05:00Z">
          <w:r w:rsidR="00746AC0" w:rsidDel="00642292">
            <w:rPr>
              <w:rFonts w:ascii="Times New Roman" w:hAnsi="Times New Roman" w:cs="Times New Roman"/>
              <w:sz w:val="24"/>
              <w:szCs w:val="24"/>
            </w:rPr>
            <w:delText xml:space="preserve">Both of these </w:delText>
          </w:r>
        </w:del>
      </w:ins>
      <w:ins w:id="27" w:author="darcy" w:date="2015-05-23T21:33:00Z">
        <w:del w:id="28" w:author="JTT" w:date="2015-06-03T11:05:00Z">
          <w:r w:rsidR="00746AC0" w:rsidDel="00642292">
            <w:rPr>
              <w:rFonts w:ascii="Times New Roman" w:hAnsi="Times New Roman" w:cs="Times New Roman"/>
              <w:sz w:val="24"/>
              <w:szCs w:val="24"/>
            </w:rPr>
            <w:delText>st</w:delText>
          </w:r>
          <w:r w:rsidR="00212F0C" w:rsidDel="00642292">
            <w:rPr>
              <w:rFonts w:ascii="Times New Roman" w:hAnsi="Times New Roman" w:cs="Times New Roman"/>
              <w:sz w:val="24"/>
              <w:szCs w:val="24"/>
            </w:rPr>
            <w:delText>atistical methods are used in this study.</w:delText>
          </w:r>
        </w:del>
      </w:ins>
      <w:ins w:id="29" w:author="JTT" w:date="2015-06-03T11:05:00Z">
        <w:r w:rsidR="00642292">
          <w:rPr>
            <w:rFonts w:ascii="Times New Roman" w:hAnsi="Times New Roman" w:cs="Times New Roman"/>
            <w:sz w:val="24"/>
            <w:szCs w:val="24"/>
          </w:rPr>
          <w:t xml:space="preserve">We therefore believe that partitioning variation in growth rates among multiple possible factors can help to guide future, mechanistic research regarding potential drivers for the type of variability that is identified as having greatest magnitude.  </w:t>
        </w:r>
      </w:ins>
      <w:del w:id="30" w:author="darcy" w:date="2015-05-23T21:32:00Z">
        <w:r w:rsidR="0035645B" w:rsidRPr="00036F66" w:rsidDel="00746AC0">
          <w:rPr>
            <w:rFonts w:ascii="Times New Roman" w:hAnsi="Times New Roman" w:cs="Times New Roman"/>
            <w:sz w:val="24"/>
            <w:szCs w:val="24"/>
          </w:rPr>
          <w:delText xml:space="preserve"> </w:delText>
        </w:r>
      </w:del>
    </w:p>
    <w:p w14:paraId="2C5DAA7F" w14:textId="4DC304D4"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w:t>
      </w:r>
      <w:del w:id="31" w:author="JTT" w:date="2015-06-03T11:07:00Z">
        <w:r w:rsidR="00D018E5" w:rsidRPr="00036F66" w:rsidDel="00642292">
          <w:rPr>
            <w:rFonts w:ascii="Times New Roman" w:hAnsi="Times New Roman" w:cs="Times New Roman"/>
            <w:sz w:val="24"/>
            <w:szCs w:val="24"/>
          </w:rPr>
          <w:delText>One e</w:delText>
        </w:r>
      </w:del>
      <w:ins w:id="32" w:author="JTT" w:date="2015-06-03T11:07:00Z">
        <w:r w:rsidR="00642292">
          <w:rPr>
            <w:rFonts w:ascii="Times New Roman" w:hAnsi="Times New Roman" w:cs="Times New Roman"/>
            <w:sz w:val="24"/>
            <w:szCs w:val="24"/>
          </w:rPr>
          <w:t>E</w:t>
        </w:r>
      </w:ins>
      <w:r w:rsidR="00D018E5" w:rsidRPr="00036F66">
        <w:rPr>
          <w:rFonts w:ascii="Times New Roman" w:hAnsi="Times New Roman" w:cs="Times New Roman"/>
          <w:sz w:val="24"/>
          <w:szCs w:val="24"/>
        </w:rPr>
        <w:t>xception</w:t>
      </w:r>
      <w:ins w:id="33" w:author="JTT" w:date="2015-06-03T11:07:00Z">
        <w:r w:rsidR="00642292">
          <w:rPr>
            <w:rFonts w:ascii="Times New Roman" w:hAnsi="Times New Roman" w:cs="Times New Roman"/>
            <w:sz w:val="24"/>
            <w:szCs w:val="24"/>
          </w:rPr>
          <w:t>s</w:t>
        </w:r>
      </w:ins>
      <w:r w:rsidR="00D018E5" w:rsidRPr="00036F66">
        <w:rPr>
          <w:rFonts w:ascii="Times New Roman" w:hAnsi="Times New Roman" w:cs="Times New Roman"/>
          <w:sz w:val="24"/>
          <w:szCs w:val="24"/>
        </w:rPr>
        <w:t xml:space="preserve"> </w:t>
      </w:r>
      <w:del w:id="34" w:author="JTT" w:date="2015-06-03T11:07:00Z">
        <w:r w:rsidR="00D018E5" w:rsidRPr="00036F66" w:rsidDel="00642292">
          <w:rPr>
            <w:rFonts w:ascii="Times New Roman" w:hAnsi="Times New Roman" w:cs="Times New Roman"/>
            <w:sz w:val="24"/>
            <w:szCs w:val="24"/>
          </w:rPr>
          <w:delText xml:space="preserve">is </w:delText>
        </w:r>
      </w:del>
      <w:ins w:id="35" w:author="JTT" w:date="2015-06-03T11:07:00Z">
        <w:r w:rsidR="00642292">
          <w:rPr>
            <w:rFonts w:ascii="Times New Roman" w:hAnsi="Times New Roman" w:cs="Times New Roman"/>
            <w:sz w:val="24"/>
            <w:szCs w:val="24"/>
          </w:rPr>
          <w:t xml:space="preserve">include </w:t>
        </w:r>
      </w:ins>
      <w:r w:rsidR="00D018E5" w:rsidRPr="00036F66">
        <w:rPr>
          <w:rFonts w:ascii="Times New Roman" w:hAnsi="Times New Roman" w:cs="Times New Roman"/>
          <w:sz w:val="24"/>
          <w:szCs w:val="24"/>
        </w:rPr>
        <w:t xml:space="preserve">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variation in growth rates in the analysis of data from a growth experiment for steelhead trout</w:t>
      </w:r>
      <w:ins w:id="36" w:author="JTT" w:date="2015-06-03T11:07:00Z">
        <w:r w:rsidR="00642292">
          <w:rPr>
            <w:rFonts w:ascii="Times New Roman" w:hAnsi="Times New Roman" w:cs="Times New Roman"/>
            <w:sz w:val="24"/>
            <w:szCs w:val="24"/>
          </w:rPr>
          <w:t xml:space="preserve">, and Vincenzi et al. </w:t>
        </w:r>
      </w:ins>
      <w:ins w:id="37" w:author="JTT" w:date="2015-06-03T11:23:00Z">
        <w:r w:rsidR="00642292">
          <w:rPr>
            <w:rFonts w:ascii="Times New Roman" w:hAnsi="Times New Roman" w:cs="Times New Roman"/>
            <w:sz w:val="24"/>
            <w:szCs w:val="24"/>
          </w:rPr>
          <w:t>(2014), which modeled persistent variation in growth rates arising from environmental and density-dependent influences</w:t>
        </w:r>
      </w:ins>
      <w:r w:rsidR="00D018E5" w:rsidRPr="00036F66">
        <w:rPr>
          <w:rFonts w:ascii="Times New Roman" w:hAnsi="Times New Roman" w:cs="Times New Roman"/>
          <w:sz w:val="24"/>
          <w:szCs w:val="24"/>
        </w:rPr>
        <w:t xml:space="preserve">.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r w:rsidR="008A434A" w:rsidRPr="00036F66">
        <w:rPr>
          <w:rFonts w:ascii="Times New Roman" w:hAnsi="Times New Roman" w:cs="Times New Roman"/>
          <w:i/>
          <w:sz w:val="24"/>
          <w:szCs w:val="24"/>
        </w:rPr>
        <w:t>TagGrowth</w:t>
      </w:r>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in the R statistical environment, and is illustrated using CMR data for Antarctic toothfish</w:t>
      </w:r>
      <w:r w:rsidR="00E51C92" w:rsidRPr="00036F66">
        <w:rPr>
          <w:rFonts w:ascii="Times New Roman" w:hAnsi="Times New Roman" w:cs="Times New Roman"/>
          <w:sz w:val="24"/>
          <w:szCs w:val="24"/>
        </w:rPr>
        <w:t xml:space="preserve"> (</w:t>
      </w:r>
      <w:r w:rsidR="00E51C92" w:rsidRPr="00036F66">
        <w:rPr>
          <w:rFonts w:ascii="Times New Roman" w:hAnsi="Times New Roman" w:cs="Times New Roman"/>
          <w:i/>
          <w:sz w:val="24"/>
          <w:szCs w:val="24"/>
        </w:rPr>
        <w:t>Dissostichus mawsoni</w:t>
      </w:r>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Antarctic toothfish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Bertalanffy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dL/dt</w:t>
      </w:r>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r w:rsidR="005C011F" w:rsidRPr="00036F66">
        <w:rPr>
          <w:rFonts w:ascii="Times New Roman" w:hAnsi="Times New Roman" w:cs="Times New Roman"/>
          <w:i/>
          <w:sz w:val="24"/>
          <w:szCs w:val="24"/>
        </w:rPr>
        <w:t>i</w:t>
      </w:r>
      <w:r w:rsidR="005C011F" w:rsidRPr="00036F66">
        <w:rPr>
          <w:rFonts w:ascii="Times New Roman" w:hAnsi="Times New Roman" w:cs="Times New Roman"/>
          <w:sz w:val="24"/>
          <w:szCs w:val="24"/>
        </w:rPr>
        <w:t xml:space="preserve"> signifies the upkeep rate for the </w:t>
      </w:r>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18174C"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45416A7D"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w:t>
      </w:r>
      <w:commentRangeStart w:id="38"/>
      <w:ins w:id="39" w:author="JTT" w:date="2015-06-03T11:33:00Z">
        <w:r w:rsidR="004B194E">
          <w:rPr>
            <w:rFonts w:ascii="Times New Roman" w:hAnsi="Times New Roman" w:cs="Times New Roman"/>
            <w:sz w:val="24"/>
            <w:szCs w:val="24"/>
          </w:rPr>
          <w:t xml:space="preserve">Snover et al. (2005) and </w:t>
        </w:r>
        <w:commentRangeEnd w:id="38"/>
        <w:r w:rsidR="004B194E">
          <w:rPr>
            <w:rStyle w:val="CommentReference"/>
          </w:rPr>
          <w:commentReference w:id="38"/>
        </w:r>
      </w:ins>
      <w:r w:rsidR="0019699F" w:rsidRPr="00036F66">
        <w:rPr>
          <w:rFonts w:ascii="Times New Roman" w:hAnsi="Times New Roman" w:cs="Times New Roman"/>
          <w:sz w:val="24"/>
          <w:szCs w:val="24"/>
        </w:rPr>
        <w:t xml:space="preserve">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0E0621EE" w:rsidR="00BD775D" w:rsidRPr="00036F66" w:rsidRDefault="0018174C"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4C62084B"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004B194E">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nd energy acquisition rate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re highly correlated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1</w:t>
      </w:r>
      <w:r w:rsidR="0024242D" w:rsidRPr="00036F66">
        <w:rPr>
          <w:rFonts w:ascii="Times New Roman" w:hAnsi="Times New Roman" w:cs="Times New Roman"/>
          <w:sz w:val="24"/>
          <w:szCs w:val="24"/>
        </w:rPr>
        <w:t>) or independent among individuals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turn affecting their access to food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In particular, we assume that upkeep costs for a given individual </w:t>
      </w:r>
      <w:r w:rsidR="0024242D" w:rsidRPr="00036F66">
        <w:rPr>
          <w:rFonts w:ascii="Times New Roman" w:hAnsi="Times New Roman" w:cs="Times New Roman"/>
          <w:i/>
          <w:sz w:val="24"/>
          <w:szCs w:val="24"/>
        </w:rPr>
        <w:t>i</w:t>
      </w:r>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r w:rsidR="008E1438" w:rsidRPr="00036F66">
        <w:rPr>
          <w:rFonts w:ascii="Times New Roman" w:hAnsi="Times New Roman" w:cs="Times New Roman"/>
          <w:sz w:val="24"/>
          <w:szCs w:val="24"/>
        </w:rPr>
        <w:t>)</w:t>
      </w:r>
      <w:del w:id="40"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098FBE4E"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084B9441" w:rsidR="00D269B9" w:rsidRPr="00036F66" w:rsidRDefault="0018174C"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1FCEE3A4"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del w:id="41" w:author="JTT" w:date="2015-06-03T11:36:00Z">
        <w:r w:rsidR="00751DFE" w:rsidRPr="00036F66" w:rsidDel="00621FA8">
          <w:rPr>
            <w:rFonts w:ascii="Times New Roman" w:hAnsi="Times New Roman" w:cs="Times New Roman"/>
            <w:sz w:val="24"/>
            <w:szCs w:val="24"/>
          </w:rPr>
          <w:delText xml:space="preserve">derived </w:delText>
        </w:r>
      </w:del>
      <w:ins w:id="42" w:author="JTT" w:date="2015-06-03T11:36:00Z">
        <w:r w:rsidR="00621FA8">
          <w:rPr>
            <w:rFonts w:ascii="Times New Roman" w:hAnsi="Times New Roman" w:cs="Times New Roman"/>
            <w:sz w:val="24"/>
            <w:szCs w:val="24"/>
          </w:rPr>
          <w:t>summarized</w:t>
        </w:r>
        <w:r w:rsidR="00621FA8" w:rsidRPr="00036F66">
          <w:rPr>
            <w:rFonts w:ascii="Times New Roman" w:hAnsi="Times New Roman" w:cs="Times New Roman"/>
            <w:sz w:val="24"/>
            <w:szCs w:val="24"/>
          </w:rPr>
          <w:t xml:space="preserve"> </w:t>
        </w:r>
      </w:ins>
      <w:r w:rsidR="00751DFE" w:rsidRPr="00036F66">
        <w:rPr>
          <w:rFonts w:ascii="Times New Roman" w:hAnsi="Times New Roman" w:cs="Times New Roman"/>
          <w:sz w:val="24"/>
          <w:szCs w:val="24"/>
        </w:rPr>
        <w:t xml:space="preserve">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w:t>
      </w:r>
      <w:r w:rsidR="00401AC2" w:rsidRPr="00036F66">
        <w:rPr>
          <w:rFonts w:ascii="Times New Roman" w:hAnsi="Times New Roman" w:cs="Times New Roman"/>
          <w:sz w:val="24"/>
          <w:szCs w:val="24"/>
        </w:rPr>
        <w:lastRenderedPageBreak/>
        <w:t xml:space="preserve">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43" w:author="darcy" w:date="2015-05-13T11:09:00Z">
        <w:r w:rsidR="00337921">
          <w:rPr>
            <w:rFonts w:ascii="Times New Roman" w:hAnsi="Times New Roman" w:cs="Times New Roman"/>
            <w:sz w:val="24"/>
            <w:szCs w:val="24"/>
          </w:rPr>
          <w:t xml:space="preserve">  </w:t>
        </w:r>
      </w:ins>
      <w:ins w:id="44" w:author="JTT" w:date="2015-06-03T11:37:00Z">
        <w:r w:rsidR="00621FA8">
          <w:rPr>
            <w:rFonts w:ascii="Times New Roman" w:hAnsi="Times New Roman" w:cs="Times New Roman"/>
            <w:sz w:val="24"/>
            <w:szCs w:val="24"/>
          </w:rPr>
          <w:t>We assume that i</w:t>
        </w:r>
      </w:ins>
      <w:ins w:id="45" w:author="JTT" w:date="2015-06-03T11:36:00Z">
        <w:r w:rsidR="00621FA8">
          <w:rPr>
            <w:rFonts w:ascii="Times New Roman" w:hAnsi="Times New Roman" w:cs="Times New Roman"/>
            <w:sz w:val="24"/>
            <w:szCs w:val="24"/>
          </w:rPr>
          <w:t xml:space="preserve">ndividual </w:t>
        </w:r>
      </w:ins>
      <w:ins w:id="46" w:author="darcy" w:date="2015-05-13T11:09:00Z">
        <w:del w:id="47" w:author="JTT" w:date="2015-06-03T11:36:00Z">
          <w:r w:rsidR="00337921" w:rsidDel="00621FA8">
            <w:rPr>
              <w:rFonts w:ascii="Times New Roman" w:hAnsi="Times New Roman" w:cs="Times New Roman"/>
              <w:sz w:val="24"/>
              <w:szCs w:val="24"/>
            </w:rPr>
            <w:delText>A</w:delText>
          </w:r>
        </w:del>
      </w:ins>
      <w:ins w:id="48" w:author="JTT" w:date="2015-06-03T11:36:00Z">
        <w:r w:rsidR="00621FA8">
          <w:rPr>
            <w:rFonts w:ascii="Times New Roman" w:hAnsi="Times New Roman" w:cs="Times New Roman"/>
            <w:sz w:val="24"/>
            <w:szCs w:val="24"/>
          </w:rPr>
          <w:t>a</w:t>
        </w:r>
      </w:ins>
      <w:ins w:id="49" w:author="darcy" w:date="2015-05-13T11:09:00Z">
        <w:r w:rsidR="00337921">
          <w:rPr>
            <w:rFonts w:ascii="Times New Roman" w:hAnsi="Times New Roman" w:cs="Times New Roman"/>
            <w:sz w:val="24"/>
            <w:szCs w:val="24"/>
          </w:rPr>
          <w:t>ge</w:t>
        </w:r>
        <w:del w:id="50" w:author="JTT" w:date="2015-06-03T11:36:00Z">
          <w:r w:rsidR="00337921" w:rsidDel="00621FA8">
            <w:rPr>
              <w:rFonts w:ascii="Times New Roman" w:hAnsi="Times New Roman" w:cs="Times New Roman"/>
              <w:sz w:val="24"/>
              <w:szCs w:val="24"/>
            </w:rPr>
            <w:delText>ing</w:delText>
          </w:r>
        </w:del>
      </w:ins>
      <w:ins w:id="51" w:author="JTT" w:date="2015-06-03T11:37:00Z">
        <w:r w:rsidR="00621FA8">
          <w:rPr>
            <w:rFonts w:ascii="Times New Roman" w:hAnsi="Times New Roman" w:cs="Times New Roman"/>
            <w:sz w:val="24"/>
            <w:szCs w:val="24"/>
          </w:rPr>
          <w:t xml:space="preserve"> at the time of recapture is read without error, although future research could include ageing error by treating true age as a random effect </w:t>
        </w:r>
      </w:ins>
      <w:commentRangeStart w:id="52"/>
      <w:ins w:id="53" w:author="JTT" w:date="2015-06-03T11:38:00Z">
        <w:r w:rsidR="00621FA8" w:rsidRPr="00621FA8">
          <w:rPr>
            <w:rFonts w:ascii="Times New Roman" w:hAnsi="Times New Roman" w:cs="Times New Roman"/>
            <w:sz w:val="24"/>
            <w:szCs w:val="24"/>
          </w:rPr>
          <w:t>(Cope and Punt, 2007; Punt et al., 2008)</w:t>
        </w:r>
      </w:ins>
      <w:ins w:id="54" w:author="darcy" w:date="2015-05-13T11:09:00Z">
        <w:del w:id="55" w:author="JTT" w:date="2015-06-03T11:37:00Z">
          <w:r w:rsidR="00337921" w:rsidDel="00621FA8">
            <w:rPr>
              <w:rFonts w:ascii="Times New Roman" w:hAnsi="Times New Roman" w:cs="Times New Roman"/>
              <w:sz w:val="24"/>
              <w:szCs w:val="24"/>
            </w:rPr>
            <w:delText xml:space="preserve"> </w:delText>
          </w:r>
        </w:del>
      </w:ins>
      <w:commentRangeEnd w:id="52"/>
      <w:r w:rsidR="00621FA8">
        <w:rPr>
          <w:rStyle w:val="CommentReference"/>
        </w:rPr>
        <w:commentReference w:id="52"/>
      </w:r>
      <w:ins w:id="56" w:author="darcy" w:date="2015-05-13T11:09:00Z">
        <w:del w:id="57" w:author="JTT" w:date="2015-06-03T11:37:00Z">
          <w:r w:rsidR="00337921" w:rsidDel="00621FA8">
            <w:rPr>
              <w:rFonts w:ascii="Times New Roman" w:hAnsi="Times New Roman" w:cs="Times New Roman"/>
              <w:sz w:val="24"/>
              <w:szCs w:val="24"/>
            </w:rPr>
            <w:delText>is assumed to be done without error</w:delText>
          </w:r>
        </w:del>
        <w:r w:rsidR="00337921">
          <w:rPr>
            <w:rFonts w:ascii="Times New Roman" w:hAnsi="Times New Roman" w:cs="Times New Roman"/>
            <w:sz w:val="24"/>
            <w:szCs w:val="24"/>
          </w:rPr>
          <w:t>.</w:t>
        </w:r>
      </w:ins>
      <w:del w:id="58"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18174C"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121F2525"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10"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lastRenderedPageBreak/>
        <w:t>(</w:t>
      </w:r>
      <w:hyperlink r:id="rId11"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xml:space="preserve">.  Standard errors are then estimated </w:t>
      </w:r>
      <w:del w:id="59" w:author="JTT" w:date="2015-06-03T11:40:00Z">
        <w:r w:rsidR="0010212C" w:rsidRPr="00036F66" w:rsidDel="00621FA8">
          <w:rPr>
            <w:rFonts w:ascii="Times New Roman" w:hAnsi="Times New Roman" w:cs="Times New Roman"/>
            <w:sz w:val="24"/>
            <w:szCs w:val="24"/>
          </w:rPr>
          <w:delText xml:space="preserve">via </w:delText>
        </w:r>
      </w:del>
      <w:ins w:id="60" w:author="JTT" w:date="2015-06-03T11:40:00Z">
        <w:r w:rsidR="00621FA8">
          <w:rPr>
            <w:rFonts w:ascii="Times New Roman" w:hAnsi="Times New Roman" w:cs="Times New Roman"/>
            <w:sz w:val="24"/>
            <w:szCs w:val="24"/>
          </w:rPr>
          <w:t>using</w:t>
        </w:r>
        <w:r w:rsidR="00621FA8" w:rsidRPr="00036F66">
          <w:rPr>
            <w:rFonts w:ascii="Times New Roman" w:hAnsi="Times New Roman" w:cs="Times New Roman"/>
            <w:sz w:val="24"/>
            <w:szCs w:val="24"/>
          </w:rPr>
          <w:t xml:space="preserve"> </w:t>
        </w:r>
      </w:ins>
      <w:r w:rsidR="0010212C" w:rsidRPr="00036F66">
        <w:rPr>
          <w:rFonts w:ascii="Times New Roman" w:hAnsi="Times New Roman" w:cs="Times New Roman"/>
          <w:sz w:val="24"/>
          <w:szCs w:val="24"/>
        </w:rPr>
        <w:t xml:space="preserve">the </w:t>
      </w:r>
      <w:ins w:id="61" w:author="JTT" w:date="2015-06-03T11:39:00Z">
        <w:r w:rsidR="00621FA8">
          <w:rPr>
            <w:rFonts w:ascii="Times New Roman" w:hAnsi="Times New Roman" w:cs="Times New Roman"/>
            <w:sz w:val="24"/>
            <w:szCs w:val="24"/>
          </w:rPr>
          <w:t xml:space="preserve">inverse of the matrix of second derivatives of the marginal likelihood with respect to fixed effects, evaluated at their maximim likelihood </w:t>
        </w:r>
      </w:ins>
      <w:ins w:id="62" w:author="JTT" w:date="2015-06-03T11:41:00Z">
        <w:r w:rsidR="00621FA8">
          <w:rPr>
            <w:rFonts w:ascii="Times New Roman" w:hAnsi="Times New Roman" w:cs="Times New Roman"/>
            <w:sz w:val="24"/>
            <w:szCs w:val="24"/>
          </w:rPr>
          <w:t>values</w:t>
        </w:r>
      </w:ins>
      <w:ins w:id="63" w:author="JTT" w:date="2015-06-03T11:39:00Z">
        <w:r w:rsidR="00621FA8">
          <w:rPr>
            <w:rFonts w:ascii="Times New Roman" w:hAnsi="Times New Roman" w:cs="Times New Roman"/>
            <w:sz w:val="24"/>
            <w:szCs w:val="24"/>
          </w:rPr>
          <w:t xml:space="preserve"> (termed the </w:t>
        </w:r>
      </w:ins>
      <w:ins w:id="64" w:author="JTT" w:date="2015-06-03T11:40:00Z">
        <w:r w:rsidR="00621FA8">
          <w:rPr>
            <w:rFonts w:ascii="Times New Roman" w:hAnsi="Times New Roman" w:cs="Times New Roman"/>
            <w:sz w:val="24"/>
            <w:szCs w:val="24"/>
          </w:rPr>
          <w:t xml:space="preserve">“information matrix”) </w:t>
        </w:r>
      </w:ins>
      <w:del w:id="65" w:author="JTT" w:date="2015-06-03T11:39:00Z">
        <w:r w:rsidR="0010212C" w:rsidRPr="00036F66" w:rsidDel="00621FA8">
          <w:rPr>
            <w:rFonts w:ascii="Times New Roman" w:hAnsi="Times New Roman" w:cs="Times New Roman"/>
            <w:sz w:val="24"/>
            <w:szCs w:val="24"/>
          </w:rPr>
          <w:delText xml:space="preserve">information </w:delText>
        </w:r>
      </w:del>
      <w:del w:id="66" w:author="JTT" w:date="2015-06-03T11:40:00Z">
        <w:r w:rsidR="0010212C" w:rsidRPr="00036F66" w:rsidDel="00621FA8">
          <w:rPr>
            <w:rFonts w:ascii="Times New Roman" w:hAnsi="Times New Roman" w:cs="Times New Roman"/>
            <w:sz w:val="24"/>
            <w:szCs w:val="24"/>
          </w:rPr>
          <w:delText xml:space="preserve">matrix and </w:delText>
        </w:r>
      </w:del>
      <w:ins w:id="67" w:author="JTT" w:date="2015-06-03T11:40:00Z">
        <w:r w:rsidR="00621FA8">
          <w:rPr>
            <w:rFonts w:ascii="Times New Roman" w:hAnsi="Times New Roman" w:cs="Times New Roman"/>
            <w:sz w:val="24"/>
            <w:szCs w:val="24"/>
          </w:rPr>
          <w:t>via the</w:t>
        </w:r>
        <w:r w:rsidR="00621FA8" w:rsidRPr="00036F66">
          <w:rPr>
            <w:rFonts w:ascii="Times New Roman" w:hAnsi="Times New Roman" w:cs="Times New Roman"/>
            <w:sz w:val="24"/>
            <w:szCs w:val="24"/>
          </w:rPr>
          <w:t xml:space="preserve"> </w:t>
        </w:r>
      </w:ins>
      <w:r w:rsidR="0010212C" w:rsidRPr="00036F66">
        <w:rPr>
          <w:rFonts w:ascii="Times New Roman" w:hAnsi="Times New Roman" w:cs="Times New Roman"/>
          <w:sz w:val="24"/>
          <w:szCs w:val="24"/>
        </w:rPr>
        <w:t>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36F436FF" w:rsidR="00AA1E34" w:rsidRPr="00036F66" w:rsidRDefault="0018174C"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68C9BF8E"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 xml:space="preserve">evaluate potential bias and precision of </w:t>
      </w:r>
      <w:ins w:id="68" w:author="Darcy Webber" w:date="2015-06-03T09:26:00Z">
        <w:r w:rsidR="00680260">
          <w:rPr>
            <w:rFonts w:ascii="Times New Roman" w:hAnsi="Times New Roman" w:cs="Times New Roman"/>
            <w:sz w:val="24"/>
            <w:szCs w:val="24"/>
          </w:rPr>
          <w:t>different</w:t>
        </w:r>
      </w:ins>
      <w:del w:id="69" w:author="Darcy Webber" w:date="2015-06-03T09:26:00Z">
        <w:r w:rsidR="00B06592" w:rsidRPr="00B06592" w:rsidDel="00680260">
          <w:rPr>
            <w:rFonts w:ascii="Times New Roman" w:hAnsi="Times New Roman" w:cs="Times New Roman"/>
            <w:sz w:val="24"/>
            <w:szCs w:val="24"/>
          </w:rPr>
          <w:delText>the</w:delText>
        </w:r>
      </w:del>
      <w:r w:rsidR="00B06592" w:rsidRPr="00B06592">
        <w:rPr>
          <w:rFonts w:ascii="Times New Roman" w:hAnsi="Times New Roman" w:cs="Times New Roman"/>
          <w:sz w:val="24"/>
          <w:szCs w:val="24"/>
        </w:rPr>
        <w:t xml:space="preserve"> model</w:t>
      </w:r>
      <w:del w:id="70" w:author="darcy" w:date="2015-05-18T11:15:00Z">
        <w:r w:rsidR="00B06592" w:rsidRPr="00B06592" w:rsidDel="00DF2398">
          <w:rPr>
            <w:rFonts w:ascii="Times New Roman" w:hAnsi="Times New Roman" w:cs="Times New Roman"/>
            <w:sz w:val="24"/>
            <w:szCs w:val="24"/>
          </w:rPr>
          <w:delText>s</w:delText>
        </w:r>
      </w:del>
      <w:ins w:id="71" w:author="Darcy Webber" w:date="2015-06-03T09:26:00Z">
        <w:r w:rsidR="00680260">
          <w:rPr>
            <w:rFonts w:ascii="Times New Roman" w:hAnsi="Times New Roman" w:cs="Times New Roman"/>
            <w:sz w:val="24"/>
            <w:szCs w:val="24"/>
          </w:rPr>
          <w:t xml:space="preserve"> structures</w:t>
        </w:r>
      </w:ins>
      <w:ins w:id="72" w:author="Darcy Webber" w:date="2015-06-03T09:28:00Z">
        <w:r w:rsidR="00C66729">
          <w:rPr>
            <w:rFonts w:ascii="Times New Roman" w:hAnsi="Times New Roman" w:cs="Times New Roman"/>
            <w:sz w:val="24"/>
            <w:szCs w:val="24"/>
          </w:rPr>
          <w:t xml:space="preserve"> and to ensure that </w:t>
        </w:r>
      </w:ins>
      <w:ins w:id="73" w:author="Darcy Webber" w:date="2015-06-03T09:29:00Z">
        <w:r w:rsidR="00C66729">
          <w:rPr>
            <w:rFonts w:ascii="Times New Roman" w:hAnsi="Times New Roman" w:cs="Times New Roman"/>
            <w:sz w:val="24"/>
            <w:szCs w:val="24"/>
          </w:rPr>
          <w:t xml:space="preserve">given the model performs well given data similar to those </w:t>
        </w:r>
      </w:ins>
      <w:ins w:id="74" w:author="Darcy Webber" w:date="2015-06-03T09:30:00Z">
        <w:r w:rsidR="00C66729">
          <w:rPr>
            <w:rFonts w:ascii="Times New Roman" w:hAnsi="Times New Roman" w:cs="Times New Roman"/>
            <w:sz w:val="24"/>
            <w:szCs w:val="24"/>
          </w:rPr>
          <w:t>observed</w:t>
        </w:r>
      </w:ins>
      <w:ins w:id="75" w:author="Darcy Webber" w:date="2015-06-03T09:29:00Z">
        <w:r w:rsidR="00C66729">
          <w:rPr>
            <w:rFonts w:ascii="Times New Roman" w:hAnsi="Times New Roman" w:cs="Times New Roman"/>
            <w:sz w:val="24"/>
            <w:szCs w:val="24"/>
          </w:rPr>
          <w:t xml:space="preserve"> in the actual toothfish data set</w:t>
        </w:r>
      </w:ins>
      <w:r w:rsidRPr="00036F66">
        <w:rPr>
          <w:rFonts w:ascii="Times New Roman" w:hAnsi="Times New Roman" w:cs="Times New Roman"/>
          <w:sz w:val="24"/>
          <w:szCs w:val="24"/>
        </w:rPr>
        <w:t xml:space="preserve">.  Four different scenarios were simulated including: no random-effects, random-effects for persistent individual variation in upkeep costs </w:t>
      </w:r>
      <w:del w:id="76" w:author="darcy" w:date="2015-05-18T11:15:00Z">
        <w:r w:rsidRPr="00036F66" w:rsidDel="00DF2398">
          <w:rPr>
            <w:rFonts w:ascii="Times New Roman" w:hAnsi="Times New Roman" w:cs="Times New Roman"/>
            <w:sz w:val="24"/>
            <w:szCs w:val="24"/>
          </w:rPr>
          <w:delText>(</w:delText>
        </w:r>
        <w:r w:rsidRPr="00036F66" w:rsidDel="00DF2398">
          <w:rPr>
            <w:rFonts w:ascii="Times New Roman" w:hAnsi="Times New Roman" w:cs="Times New Roman"/>
            <w:i/>
            <w:sz w:val="24"/>
            <w:szCs w:val="24"/>
          </w:rPr>
          <w:delText>k</w:delText>
        </w:r>
        <w:r w:rsidRPr="00036F66" w:rsidDel="00DF2398">
          <w:rPr>
            <w:rFonts w:ascii="Times New Roman" w:hAnsi="Times New Roman" w:cs="Times New Roman"/>
            <w:i/>
            <w:sz w:val="24"/>
            <w:szCs w:val="24"/>
            <w:vertAlign w:val="subscript"/>
          </w:rPr>
          <w:delText>i,s</w:delText>
        </w:r>
        <w:r w:rsidRPr="00036F66" w:rsidDel="00DF2398">
          <w:rPr>
            <w:rFonts w:ascii="Times New Roman" w:hAnsi="Times New Roman" w:cs="Times New Roman"/>
            <w:sz w:val="24"/>
            <w:szCs w:val="24"/>
          </w:rPr>
          <w:delText xml:space="preserve"> only) </w:delText>
        </w:r>
      </w:del>
      <w:r w:rsidRPr="00036F66">
        <w:rPr>
          <w:rFonts w:ascii="Times New Roman" w:hAnsi="Times New Roman" w:cs="Times New Roman"/>
          <w:sz w:val="24"/>
          <w:szCs w:val="24"/>
        </w:rPr>
        <w:t>for each sex</w:t>
      </w:r>
      <w:ins w:id="77" w:author="darcy" w:date="2015-05-18T11:15:00Z">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r w:rsidR="00DF2398" w:rsidRPr="00036F66">
          <w:rPr>
            <w:rFonts w:ascii="Times New Roman" w:hAnsi="Times New Roman" w:cs="Times New Roman"/>
            <w:sz w:val="24"/>
            <w:szCs w:val="24"/>
          </w:rPr>
          <w:t xml:space="preserve"> only)</w:t>
        </w:r>
      </w:ins>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ins w:id="78" w:author="darcy" w:date="2015-05-19T12:34:00Z">
        <w:r w:rsidR="00C96936">
          <w:rPr>
            <w:rFonts w:ascii="Times New Roman" w:hAnsi="Times New Roman" w:cs="Times New Roman"/>
            <w:sz w:val="24"/>
            <w:szCs w:val="24"/>
          </w:rPr>
          <w:t>In each of these simulated scenarios a sample size (</w:t>
        </w:r>
        <w:r w:rsidR="00C96936" w:rsidRPr="00E339E3">
          <w:rPr>
            <w:rFonts w:ascii="Times New Roman" w:hAnsi="Times New Roman" w:cs="Times New Roman"/>
            <w:i/>
            <w:sz w:val="24"/>
            <w:szCs w:val="24"/>
            <w:rPrChange w:id="79" w:author="darcy" w:date="2015-05-19T12:35:00Z">
              <w:rPr>
                <w:rFonts w:ascii="Times New Roman" w:hAnsi="Times New Roman" w:cs="Times New Roman"/>
                <w:sz w:val="24"/>
                <w:szCs w:val="24"/>
              </w:rPr>
            </w:rPrChange>
          </w:rPr>
          <w:t>n</w:t>
        </w:r>
        <w:r w:rsidR="00C96936">
          <w:rPr>
            <w:rFonts w:ascii="Times New Roman" w:hAnsi="Times New Roman" w:cs="Times New Roman"/>
            <w:sz w:val="24"/>
            <w:szCs w:val="24"/>
          </w:rPr>
          <w:t xml:space="preserve">) of 315 individuals was used (the same sample size as the toothfish data set).  </w:t>
        </w:r>
      </w:ins>
      <w:ins w:id="80" w:author="darcy" w:date="2015-05-23T20:59:00Z">
        <w:r w:rsidR="009353E4">
          <w:rPr>
            <w:rFonts w:ascii="Times New Roman" w:hAnsi="Times New Roman" w:cs="Times New Roman"/>
            <w:sz w:val="24"/>
            <w:szCs w:val="24"/>
          </w:rPr>
          <w:t>In addition, a</w:t>
        </w:r>
      </w:ins>
      <w:del w:id="81" w:author="darcy" w:date="2015-05-23T20:59:00Z">
        <w:r w:rsidRPr="00036F66" w:rsidDel="009353E4">
          <w:rPr>
            <w:rFonts w:ascii="Times New Roman" w:hAnsi="Times New Roman" w:cs="Times New Roman"/>
            <w:sz w:val="24"/>
            <w:szCs w:val="24"/>
          </w:rPr>
          <w:delText>A</w:delText>
        </w:r>
      </w:del>
      <w:r w:rsidRPr="00036F66">
        <w:rPr>
          <w:rFonts w:ascii="Times New Roman" w:hAnsi="Times New Roman" w:cs="Times New Roman"/>
          <w:sz w:val="24"/>
          <w:szCs w:val="24"/>
        </w:rPr>
        <w:t xml:space="preserve"> power analysis was done for </w:t>
      </w:r>
      <w:del w:id="82" w:author="darcy" w:date="2015-05-18T06:33:00Z">
        <w:r w:rsidRPr="00036F66" w:rsidDel="000D4305">
          <w:rPr>
            <w:rFonts w:ascii="Times New Roman" w:hAnsi="Times New Roman" w:cs="Times New Roman"/>
            <w:sz w:val="24"/>
            <w:szCs w:val="24"/>
          </w:rPr>
          <w:delText>each of the four</w:delText>
        </w:r>
      </w:del>
      <w:ins w:id="83" w:author="darcy" w:date="2015-05-18T06:33:00Z">
        <w:r w:rsidR="000D4305">
          <w:rPr>
            <w:rFonts w:ascii="Times New Roman" w:hAnsi="Times New Roman" w:cs="Times New Roman"/>
            <w:sz w:val="24"/>
            <w:szCs w:val="24"/>
          </w:rPr>
          <w:t xml:space="preserve">the </w:t>
        </w:r>
      </w:ins>
      <w:r w:rsidRPr="00036F66">
        <w:rPr>
          <w:rFonts w:ascii="Times New Roman" w:hAnsi="Times New Roman" w:cs="Times New Roman"/>
          <w:sz w:val="24"/>
          <w:szCs w:val="24"/>
        </w:rPr>
        <w:t>scenario</w:t>
      </w:r>
      <w:del w:id="84" w:author="darcy" w:date="2015-05-18T06:34:00Z">
        <w:r w:rsidRPr="00036F66" w:rsidDel="000D4305">
          <w:rPr>
            <w:rFonts w:ascii="Times New Roman" w:hAnsi="Times New Roman" w:cs="Times New Roman"/>
            <w:sz w:val="24"/>
            <w:szCs w:val="24"/>
          </w:rPr>
          <w:delText>s</w:delText>
        </w:r>
      </w:del>
      <w:ins w:id="85" w:author="darcy" w:date="2015-05-28T16:13:00Z">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ins>
      <w:r w:rsidRPr="00036F66">
        <w:rPr>
          <w:rFonts w:ascii="Times New Roman" w:hAnsi="Times New Roman" w:cs="Times New Roman"/>
          <w:sz w:val="24"/>
          <w:szCs w:val="24"/>
        </w:rPr>
        <w:t xml:space="preserve"> where data were </w:t>
      </w:r>
      <w:r w:rsidRPr="00036F66">
        <w:rPr>
          <w:rFonts w:ascii="Times New Roman" w:hAnsi="Times New Roman" w:cs="Times New Roman"/>
          <w:sz w:val="24"/>
          <w:szCs w:val="24"/>
        </w:rPr>
        <w:lastRenderedPageBreak/>
        <w:t xml:space="preserve">simulated for 50, 100, 250 and 500 recaptured individuals. </w:t>
      </w:r>
      <w:ins w:id="86" w:author="darcy" w:date="2015-05-18T11:16:00Z">
        <w:r w:rsidR="00DF2398">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This yielded </w:t>
      </w:r>
      <w:ins w:id="87" w:author="JTT" w:date="2015-06-03T11:50:00Z">
        <w:r w:rsidR="004305D4">
          <w:rPr>
            <w:rFonts w:ascii="Times New Roman" w:hAnsi="Times New Roman" w:cs="Times New Roman"/>
            <w:sz w:val="24"/>
            <w:szCs w:val="24"/>
          </w:rPr>
          <w:t>2 simulation experiments</w:t>
        </w:r>
      </w:ins>
      <w:ins w:id="88" w:author="JTT" w:date="2015-06-03T12:41:00Z">
        <w:r w:rsidR="000D5BD9">
          <w:rPr>
            <w:rFonts w:ascii="Times New Roman" w:hAnsi="Times New Roman" w:cs="Times New Roman"/>
            <w:sz w:val="24"/>
            <w:szCs w:val="24"/>
          </w:rPr>
          <w:t>,</w:t>
        </w:r>
      </w:ins>
      <w:ins w:id="89" w:author="JTT" w:date="2015-06-03T11:50:00Z">
        <w:r w:rsidR="004305D4">
          <w:rPr>
            <w:rFonts w:ascii="Times New Roman" w:hAnsi="Times New Roman" w:cs="Times New Roman"/>
            <w:sz w:val="24"/>
            <w:szCs w:val="24"/>
          </w:rPr>
          <w:t xml:space="preserve"> </w:t>
        </w:r>
      </w:ins>
      <w:ins w:id="90" w:author="JTT" w:date="2015-06-03T12:41:00Z">
        <w:r w:rsidR="000D5BD9">
          <w:rPr>
            <w:rFonts w:ascii="Times New Roman" w:hAnsi="Times New Roman" w:cs="Times New Roman"/>
            <w:sz w:val="24"/>
            <w:szCs w:val="24"/>
          </w:rPr>
          <w:t xml:space="preserve">including </w:t>
        </w:r>
      </w:ins>
      <w:ins w:id="91"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different simulation </w:t>
      </w:r>
      <w:del w:id="92" w:author="JTT" w:date="2015-06-03T11:50:00Z">
        <w:r w:rsidRPr="00036F66" w:rsidDel="004305D4">
          <w:rPr>
            <w:rFonts w:ascii="Times New Roman" w:hAnsi="Times New Roman" w:cs="Times New Roman"/>
            <w:sz w:val="24"/>
            <w:szCs w:val="24"/>
          </w:rPr>
          <w:delText>experiments</w:delText>
        </w:r>
      </w:del>
      <w:ins w:id="93" w:author="darcy" w:date="2015-05-28T16:14:00Z">
        <w:del w:id="94" w:author="JTT" w:date="2015-06-03T11:50:00Z">
          <w:r w:rsidR="001C34A0" w:rsidDel="004305D4">
            <w:rPr>
              <w:rFonts w:ascii="Times New Roman" w:hAnsi="Times New Roman" w:cs="Times New Roman"/>
              <w:sz w:val="24"/>
              <w:szCs w:val="24"/>
            </w:rPr>
            <w:delText xml:space="preserve"> </w:delText>
          </w:r>
        </w:del>
      </w:ins>
      <w:ins w:id="95" w:author="JTT" w:date="2015-06-03T11:50:00Z">
        <w:r w:rsidR="004305D4">
          <w:rPr>
            <w:rFonts w:ascii="Times New Roman" w:hAnsi="Times New Roman" w:cs="Times New Roman"/>
            <w:sz w:val="24"/>
            <w:szCs w:val="24"/>
          </w:rPr>
          <w:t xml:space="preserve">scenarios </w:t>
        </w:r>
      </w:ins>
      <w:ins w:id="96" w:author="darcy" w:date="2015-05-28T16:14:00Z">
        <w:r w:rsidR="001C34A0">
          <w:rPr>
            <w:rFonts w:ascii="Times New Roman" w:hAnsi="Times New Roman" w:cs="Times New Roman"/>
            <w:sz w:val="24"/>
            <w:szCs w:val="24"/>
          </w:rPr>
          <w:t>in total</w:t>
        </w:r>
      </w:ins>
      <w:del w:id="97" w:author="JTT" w:date="2015-06-03T11:51:00Z">
        <w:r w:rsidRPr="00036F66" w:rsidDel="004305D4">
          <w:rPr>
            <w:rFonts w:ascii="Times New Roman" w:hAnsi="Times New Roman" w:cs="Times New Roman"/>
            <w:sz w:val="24"/>
            <w:szCs w:val="24"/>
          </w:rPr>
          <w:delText xml:space="preserve">.  We did </w:delText>
        </w:r>
      </w:del>
      <w:del w:id="98" w:author="JTT" w:date="2015-06-03T12:41:00Z">
        <w:r w:rsidRPr="00036F66" w:rsidDel="000D5BD9">
          <w:rPr>
            <w:rFonts w:ascii="Times New Roman" w:hAnsi="Times New Roman" w:cs="Times New Roman"/>
            <w:sz w:val="24"/>
            <w:szCs w:val="24"/>
          </w:rPr>
          <w:delText xml:space="preserve">200 replicates for each of the 16 </w:delText>
        </w:r>
      </w:del>
      <w:ins w:id="99" w:author="darcy" w:date="2015-05-18T06:34:00Z">
        <w:del w:id="100" w:author="JTT" w:date="2015-06-03T12:41:00Z">
          <w:r w:rsidR="000D4305" w:rsidDel="000D5BD9">
            <w:rPr>
              <w:rFonts w:ascii="Times New Roman" w:hAnsi="Times New Roman" w:cs="Times New Roman"/>
              <w:sz w:val="24"/>
              <w:szCs w:val="24"/>
            </w:rPr>
            <w:delText>8</w:delText>
          </w:r>
          <w:r w:rsidR="000D4305" w:rsidRPr="00036F66" w:rsidDel="000D5BD9">
            <w:rPr>
              <w:rFonts w:ascii="Times New Roman" w:hAnsi="Times New Roman" w:cs="Times New Roman"/>
              <w:sz w:val="24"/>
              <w:szCs w:val="24"/>
            </w:rPr>
            <w:delText xml:space="preserve"> </w:delText>
          </w:r>
        </w:del>
      </w:ins>
      <w:del w:id="101" w:author="JTT" w:date="2015-06-03T12:41:00Z">
        <w:r w:rsidRPr="00036F66" w:rsidDel="000D5BD9">
          <w:rPr>
            <w:rFonts w:ascii="Times New Roman" w:hAnsi="Times New Roman" w:cs="Times New Roman"/>
            <w:sz w:val="24"/>
            <w:szCs w:val="24"/>
          </w:rPr>
          <w:delText>combinations of</w:delText>
        </w:r>
      </w:del>
      <w:ins w:id="102" w:author="darcy" w:date="2015-05-28T16:15:00Z">
        <w:del w:id="103" w:author="JTT" w:date="2015-06-03T12:41:00Z">
          <w:r w:rsidR="001C34A0" w:rsidDel="000D5BD9">
            <w:rPr>
              <w:rFonts w:ascii="Times New Roman" w:hAnsi="Times New Roman" w:cs="Times New Roman"/>
              <w:sz w:val="24"/>
              <w:szCs w:val="24"/>
            </w:rPr>
            <w:delText>simulation</w:delText>
          </w:r>
        </w:del>
      </w:ins>
      <w:del w:id="104" w:author="JTT" w:date="2015-06-03T12:41:00Z">
        <w:r w:rsidRPr="00036F66" w:rsidDel="000D5BD9">
          <w:rPr>
            <w:rFonts w:ascii="Times New Roman" w:hAnsi="Times New Roman" w:cs="Times New Roman"/>
            <w:sz w:val="24"/>
            <w:szCs w:val="24"/>
          </w:rPr>
          <w:delText xml:space="preserve"> scenario</w:delText>
        </w:r>
      </w:del>
      <w:ins w:id="105" w:author="darcy" w:date="2015-05-28T16:15:00Z">
        <w:del w:id="106" w:author="JTT" w:date="2015-06-03T12:41:00Z">
          <w:r w:rsidR="001C34A0" w:rsidDel="000D5BD9">
            <w:rPr>
              <w:rFonts w:ascii="Times New Roman" w:hAnsi="Times New Roman" w:cs="Times New Roman"/>
              <w:sz w:val="24"/>
              <w:szCs w:val="24"/>
            </w:rPr>
            <w:delText>s</w:delText>
          </w:r>
        </w:del>
      </w:ins>
      <w:del w:id="107" w:author="JTT" w:date="2015-06-03T12:41:00Z">
        <w:r w:rsidRPr="00036F66" w:rsidDel="000D5BD9">
          <w:rPr>
            <w:rFonts w:ascii="Times New Roman" w:hAnsi="Times New Roman" w:cs="Times New Roman"/>
            <w:sz w:val="24"/>
            <w:szCs w:val="24"/>
          </w:rPr>
          <w:delText xml:space="preserve"> and sample size (</w:delText>
        </w:r>
        <w:r w:rsidRPr="00036F66" w:rsidDel="000D5BD9">
          <w:rPr>
            <w:rFonts w:ascii="Times New Roman" w:hAnsi="Times New Roman" w:cs="Times New Roman"/>
            <w:i/>
            <w:sz w:val="24"/>
            <w:szCs w:val="24"/>
          </w:rPr>
          <w:delText>n</w:delText>
        </w:r>
        <w:r w:rsidRPr="00036F66" w:rsidDel="000D5BD9">
          <w:rPr>
            <w:rFonts w:ascii="Times New Roman" w:hAnsi="Times New Roman" w:cs="Times New Roman"/>
            <w:sz w:val="24"/>
            <w:szCs w:val="24"/>
          </w:rPr>
          <w:delText>)</w:delText>
        </w:r>
      </w:del>
      <w:r w:rsidRPr="00036F66">
        <w:rPr>
          <w:rFonts w:ascii="Times New Roman" w:hAnsi="Times New Roman" w:cs="Times New Roman"/>
          <w:sz w:val="24"/>
          <w:szCs w:val="24"/>
        </w:rPr>
        <w:t>.</w:t>
      </w:r>
    </w:p>
    <w:p w14:paraId="5435BB65" w14:textId="4B80CEC9"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D22541"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18174C"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12011830" w14:textId="528319D2"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p>
    <w:p w14:paraId="4F09B26B" w14:textId="037D2A83"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magnitude of persist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energy acquisition rate (</w:t>
      </w:r>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parameters were all assumed to be sex-specific in the simulation study, the magnitude of transi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r w:rsidR="008210ED">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Dunn et al. </w:t>
      </w:r>
      <w:r w:rsidR="00AA43C9">
        <w:rPr>
          <w:rFonts w:ascii="Times New Roman" w:hAnsi="Times New Roman" w:cs="Times New Roman"/>
          <w:sz w:val="24"/>
        </w:rPr>
        <w:t>(</w:t>
      </w:r>
      <w:r w:rsidRPr="00036F66">
        <w:rPr>
          <w:rFonts w:ascii="Times New Roman" w:hAnsi="Times New Roman" w:cs="Times New Roman"/>
          <w:sz w:val="24"/>
        </w:rPr>
        <w:t>2006</w:t>
      </w:r>
      <w:r w:rsidRPr="00036F66">
        <w:rPr>
          <w:rFonts w:ascii="Times New Roman" w:hAnsi="Times New Roman" w:cs="Times New Roman"/>
          <w:sz w:val="24"/>
          <w:szCs w:val="24"/>
        </w:rPr>
        <w:fldChar w:fldCharType="end"/>
      </w:r>
      <w:r w:rsidR="00AA43C9">
        <w:rPr>
          <w:rFonts w:ascii="Times New Roman" w:hAnsi="Times New Roman" w:cs="Times New Roman"/>
          <w:sz w:val="24"/>
          <w:szCs w:val="24"/>
        </w:rPr>
        <w:t>)</w:t>
      </w:r>
      <w:r w:rsidRPr="00036F66">
        <w:rPr>
          <w:rFonts w:ascii="Times New Roman" w:hAnsi="Times New Roman" w:cs="Times New Roman"/>
          <w:sz w:val="24"/>
          <w:szCs w:val="24"/>
        </w:rPr>
        <w:t xml:space="preserve"> in th</w:t>
      </w:r>
      <w:ins w:id="108" w:author="darcy" w:date="2015-05-18T06:36:00Z">
        <w:r w:rsidR="00281785">
          <w:rPr>
            <w:rFonts w:ascii="Times New Roman" w:hAnsi="Times New Roman" w:cs="Times New Roman"/>
            <w:sz w:val="24"/>
            <w:szCs w:val="24"/>
          </w:rPr>
          <w:t>ose</w:t>
        </w:r>
      </w:ins>
      <w:del w:id="109" w:author="darcy" w:date="2015-05-18T06:36:00Z">
        <w:r w:rsidRPr="00036F66" w:rsidDel="00281785">
          <w:rPr>
            <w:rFonts w:ascii="Times New Roman" w:hAnsi="Times New Roman" w:cs="Times New Roman"/>
            <w:sz w:val="24"/>
            <w:szCs w:val="24"/>
          </w:rPr>
          <w:delText>e</w:delText>
        </w:r>
      </w:del>
      <w:r w:rsidRPr="00036F66">
        <w:rPr>
          <w:rFonts w:ascii="Times New Roman" w:hAnsi="Times New Roman" w:cs="Times New Roman"/>
          <w:sz w:val="24"/>
          <w:szCs w:val="24"/>
        </w:rPr>
        <w:t xml:space="preserve"> scenario</w:t>
      </w:r>
      <w:ins w:id="110" w:author="darcy" w:date="2015-05-18T06:36:00Z">
        <w:r w:rsidR="00281785">
          <w:rPr>
            <w:rFonts w:ascii="Times New Roman" w:hAnsi="Times New Roman" w:cs="Times New Roman"/>
            <w:sz w:val="24"/>
            <w:szCs w:val="24"/>
          </w:rPr>
          <w:t>s</w:t>
        </w:r>
      </w:ins>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420E8990" w14:textId="46F1098E" w:rsidR="00D22541" w:rsidRPr="00036F66" w:rsidDel="00E02CDB" w:rsidRDefault="00370106" w:rsidP="00E02CDB">
      <w:pPr>
        <w:spacing w:after="0" w:line="480" w:lineRule="auto"/>
        <w:rPr>
          <w:del w:id="111" w:author="Darcy Webber" w:date="2015-06-03T09:47:00Z"/>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For each individual in each of the </w:t>
      </w:r>
      <w:del w:id="112" w:author="darcy" w:date="2015-05-28T16:18:00Z">
        <w:r w:rsidR="00D22541" w:rsidRPr="00036F66" w:rsidDel="00597900">
          <w:rPr>
            <w:rFonts w:ascii="Times New Roman" w:hAnsi="Times New Roman" w:cs="Times New Roman"/>
            <w:sz w:val="24"/>
            <w:szCs w:val="24"/>
          </w:rPr>
          <w:delText xml:space="preserve">scenario/power </w:delText>
        </w:r>
      </w:del>
      <w:r w:rsidR="00D22541" w:rsidRPr="00036F66">
        <w:rPr>
          <w:rFonts w:ascii="Times New Roman" w:hAnsi="Times New Roman" w:cs="Times New Roman"/>
          <w:sz w:val="24"/>
          <w:szCs w:val="24"/>
        </w:rPr>
        <w:t>simulation</w:t>
      </w:r>
      <w:del w:id="113" w:author="darcy" w:date="2015-05-28T16:18:00Z">
        <w:r w:rsidR="00D22541" w:rsidRPr="00036F66" w:rsidDel="00597900">
          <w:rPr>
            <w:rFonts w:ascii="Times New Roman" w:hAnsi="Times New Roman" w:cs="Times New Roman"/>
            <w:sz w:val="24"/>
            <w:szCs w:val="24"/>
          </w:rPr>
          <w:delText>s</w:delText>
        </w:r>
      </w:del>
      <w:ins w:id="114" w:author="darcy" w:date="2015-05-28T16:18:00Z">
        <w:r w:rsidR="00597900">
          <w:rPr>
            <w:rFonts w:ascii="Times New Roman" w:hAnsi="Times New Roman" w:cs="Times New Roman"/>
            <w:sz w:val="24"/>
            <w:szCs w:val="24"/>
          </w:rPr>
          <w:t xml:space="preserve"> scenarios</w:t>
        </w:r>
      </w:ins>
      <w:r w:rsidR="00D22541" w:rsidRPr="00036F66">
        <w:rPr>
          <w:rFonts w:ascii="Times New Roman" w:hAnsi="Times New Roman" w:cs="Times New Roman"/>
          <w:sz w:val="24"/>
          <w:szCs w:val="24"/>
        </w:rPr>
        <w:t xml:space="preserve">, sex was sampled </w:t>
      </w:r>
      <w:ins w:id="115" w:author="darcy" w:date="2015-05-18T06:37:00Z">
        <w:r w:rsidR="00281785">
          <w:rPr>
            <w:rFonts w:ascii="Times New Roman" w:hAnsi="Times New Roman" w:cs="Times New Roman"/>
            <w:sz w:val="24"/>
            <w:szCs w:val="24"/>
          </w:rPr>
          <w:t xml:space="preserve">from a Bernoulli distribution </w:t>
        </w:r>
      </w:ins>
      <w:r w:rsidR="00D22541" w:rsidRPr="00036F66">
        <w:rPr>
          <w:rFonts w:ascii="Times New Roman" w:hAnsi="Times New Roman" w:cs="Times New Roman"/>
          <w:sz w:val="24"/>
          <w:szCs w:val="24"/>
        </w:rPr>
        <w:t xml:space="preserve">with </w:t>
      </w:r>
      <w:del w:id="116" w:author="darcy" w:date="2015-05-18T06:37:00Z">
        <w:r w:rsidR="00D22541" w:rsidRPr="00036F66" w:rsidDel="00281785">
          <w:rPr>
            <w:rFonts w:ascii="Times New Roman" w:hAnsi="Times New Roman" w:cs="Times New Roman"/>
            <w:sz w:val="24"/>
            <w:szCs w:val="24"/>
          </w:rPr>
          <w:delText xml:space="preserve">replacement </w:delText>
        </w:r>
      </w:del>
      <w:ins w:id="117" w:author="darcy" w:date="2015-05-18T06:37:00Z">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ins>
      <w:r w:rsidR="00D22541" w:rsidRPr="00036F66">
        <w:rPr>
          <w:rFonts w:ascii="Times New Roman" w:hAnsi="Times New Roman" w:cs="Times New Roman"/>
          <w:sz w:val="24"/>
          <w:szCs w:val="24"/>
        </w:rPr>
        <w:t xml:space="preserve">from the observed sex of individuals in the toothfish data set.  </w:t>
      </w:r>
      <w:ins w:id="118" w:author="darcy" w:date="2015-05-18T06:42:00Z">
        <w:r w:rsidR="00597F9E">
          <w:rPr>
            <w:rFonts w:ascii="Times New Roman" w:hAnsi="Times New Roman" w:cs="Times New Roman"/>
            <w:sz w:val="24"/>
            <w:szCs w:val="24"/>
          </w:rPr>
          <w:t xml:space="preserve">The </w:t>
        </w:r>
        <w:del w:id="119" w:author="Darcy Webber" w:date="2015-06-03T09:34:00Z">
          <w:r w:rsidR="00597F9E" w:rsidDel="008210ED">
            <w:rPr>
              <w:rFonts w:ascii="Times New Roman" w:hAnsi="Times New Roman" w:cs="Times New Roman"/>
              <w:sz w:val="24"/>
              <w:szCs w:val="24"/>
            </w:rPr>
            <w:delText xml:space="preserve">initial </w:delText>
          </w:r>
        </w:del>
        <w:del w:id="120" w:author="Darcy Webber" w:date="2015-06-03T09:32:00Z">
          <w:r w:rsidR="00597F9E" w:rsidDel="008210ED">
            <w:rPr>
              <w:rFonts w:ascii="Times New Roman" w:hAnsi="Times New Roman" w:cs="Times New Roman"/>
              <w:sz w:val="24"/>
              <w:szCs w:val="24"/>
            </w:rPr>
            <w:delText>length</w:delText>
          </w:r>
        </w:del>
      </w:ins>
      <w:ins w:id="121" w:author="Darcy Webber" w:date="2015-06-03T09:34:00Z">
        <w:r w:rsidR="008210ED">
          <w:rPr>
            <w:rFonts w:ascii="Times New Roman" w:hAnsi="Times New Roman" w:cs="Times New Roman"/>
            <w:sz w:val="24"/>
            <w:szCs w:val="24"/>
          </w:rPr>
          <w:t>age at first capture</w:t>
        </w:r>
      </w:ins>
      <w:ins w:id="122" w:author="darcy" w:date="2015-05-18T06:42:00Z">
        <w:r w:rsidR="00597F9E">
          <w:rPr>
            <w:rFonts w:ascii="Times New Roman" w:hAnsi="Times New Roman" w:cs="Times New Roman"/>
            <w:sz w:val="24"/>
            <w:szCs w:val="24"/>
          </w:rPr>
          <w:t xml:space="preserve"> of each individual</w:t>
        </w:r>
      </w:ins>
      <w:ins w:id="123" w:author="Darcy Webber" w:date="2015-06-03T09:32:00Z">
        <w:r w:rsidR="008210ED">
          <w:rPr>
            <w:rFonts w:ascii="Times New Roman" w:hAnsi="Times New Roman" w:cs="Times New Roman"/>
            <w:sz w:val="24"/>
            <w:szCs w:val="24"/>
          </w:rPr>
          <w:t xml:space="preserve"> (</w:t>
        </w:r>
      </w:ins>
      <w:ins w:id="124"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ins>
      <w:ins w:id="125" w:author="Darcy Webber" w:date="2015-06-03T09:32:00Z">
        <w:r w:rsidR="008210ED">
          <w:rPr>
            <w:rFonts w:ascii="Times New Roman" w:hAnsi="Times New Roman" w:cs="Times New Roman"/>
            <w:sz w:val="24"/>
            <w:szCs w:val="24"/>
          </w:rPr>
          <w:t>)</w:t>
        </w:r>
      </w:ins>
      <w:ins w:id="126" w:author="darcy" w:date="2015-05-18T06:42:00Z">
        <w:r w:rsidR="00597F9E">
          <w:rPr>
            <w:rFonts w:ascii="Times New Roman" w:hAnsi="Times New Roman" w:cs="Times New Roman"/>
            <w:sz w:val="24"/>
            <w:szCs w:val="24"/>
          </w:rPr>
          <w:t xml:space="preserve"> was sampled from a log-normal distribution with mean and variance estimated from </w:t>
        </w:r>
      </w:ins>
      <w:ins w:id="127" w:author="darcy" w:date="2015-05-18T06:43:00Z">
        <w:r w:rsidR="00597F9E">
          <w:rPr>
            <w:rFonts w:ascii="Times New Roman" w:hAnsi="Times New Roman" w:cs="Times New Roman"/>
            <w:sz w:val="24"/>
            <w:szCs w:val="24"/>
          </w:rPr>
          <w:t>the observed initial length</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  The time at liberty</w:t>
        </w:r>
      </w:ins>
      <w:ins w:id="128" w:author="Darcy Webber" w:date="2015-06-03T09:32:00Z">
        <w:r w:rsidR="008210ED">
          <w:rPr>
            <w:rFonts w:ascii="Times New Roman" w:hAnsi="Times New Roman" w:cs="Times New Roman"/>
            <w:sz w:val="24"/>
            <w:szCs w:val="24"/>
          </w:rPr>
          <w:t xml:space="preserve"> (</w:t>
        </w:r>
      </w:ins>
      <w:ins w:id="129"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130" w:author="Darcy Webber" w:date="2015-06-03T09:32:00Z">
        <w:r w:rsidR="008210ED">
          <w:rPr>
            <w:rFonts w:ascii="Times New Roman" w:hAnsi="Times New Roman" w:cs="Times New Roman"/>
            <w:sz w:val="24"/>
            <w:szCs w:val="24"/>
          </w:rPr>
          <w:t>)</w:t>
        </w:r>
      </w:ins>
      <w:ins w:id="131" w:author="darcy" w:date="2015-05-18T06:43:00Z">
        <w:r w:rsidR="00597F9E">
          <w:rPr>
            <w:rFonts w:ascii="Times New Roman" w:hAnsi="Times New Roman" w:cs="Times New Roman"/>
            <w:sz w:val="24"/>
            <w:szCs w:val="24"/>
          </w:rPr>
          <w:t xml:space="preserve"> was sampled from an exponential distribution with </w:t>
        </w:r>
        <w:r w:rsidR="00597F9E">
          <w:rPr>
            <w:rFonts w:ascii="Times New Roman" w:hAnsi="Times New Roman" w:cs="Times New Roman"/>
            <w:sz w:val="24"/>
            <w:szCs w:val="24"/>
          </w:rPr>
          <w:lastRenderedPageBreak/>
          <w:t xml:space="preserve">shape </w:t>
        </w:r>
      </w:ins>
      <w:ins w:id="132" w:author="darcy" w:date="2015-05-18T06:44:00Z">
        <w:r w:rsidR="00597F9E">
          <w:rPr>
            <w:rFonts w:ascii="Times New Roman" w:hAnsi="Times New Roman" w:cs="Times New Roman"/>
            <w:sz w:val="24"/>
            <w:szCs w:val="24"/>
          </w:rPr>
          <w:t>parameter estimated from the observed time at liberty</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w:t>
        </w:r>
      </w:ins>
      <w:ins w:id="133" w:author="Darcy Webber" w:date="2015-06-03T09:32:00Z">
        <w:r w:rsidR="008210ED">
          <w:rPr>
            <w:rFonts w:ascii="Times New Roman" w:hAnsi="Times New Roman" w:cs="Times New Roman"/>
            <w:sz w:val="24"/>
            <w:szCs w:val="24"/>
          </w:rPr>
          <w:t xml:space="preserve">  The </w:t>
        </w:r>
      </w:ins>
      <w:ins w:id="134" w:author="Darcy Webber" w:date="2015-06-03T09:33:00Z">
        <w:r w:rsidR="008210ED">
          <w:rPr>
            <w:rFonts w:ascii="Times New Roman" w:hAnsi="Times New Roman" w:cs="Times New Roman"/>
            <w:sz w:val="24"/>
            <w:szCs w:val="24"/>
          </w:rPr>
          <w:t>age at recapture (</w:t>
        </w:r>
      </w:ins>
      <w:ins w:id="135"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136" w:author="Darcy Webber" w:date="2015-06-03T09:33:00Z">
        <w:r w:rsidR="008210ED">
          <w:rPr>
            <w:rFonts w:ascii="Times New Roman" w:hAnsi="Times New Roman" w:cs="Times New Roman"/>
            <w:sz w:val="24"/>
            <w:szCs w:val="24"/>
          </w:rPr>
          <w:t xml:space="preserve">) was calculated as </w:t>
        </w:r>
      </w:ins>
      <w:ins w:id="137" w:author="Darcy Webber" w:date="2015-06-03T09:46:00Z">
        <w:r w:rsidR="007D7AF0" w:rsidRPr="00036F66">
          <w:rPr>
            <w:rFonts w:ascii="Times New Roman" w:hAnsi="Times New Roman" w:cs="Times New Roman"/>
            <w:sz w:val="24"/>
            <w:szCs w:val="24"/>
          </w:rPr>
          <w:t>the age at first capture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1</w:t>
        </w:r>
        <w:r w:rsidR="007D7AF0" w:rsidRPr="00036F66">
          <w:rPr>
            <w:rFonts w:ascii="Times New Roman" w:hAnsi="Times New Roman" w:cs="Times New Roman"/>
            <w:sz w:val="24"/>
            <w:szCs w:val="24"/>
          </w:rPr>
          <w:t>) plus the time at liberty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2</w:t>
        </w:r>
        <w:r w:rsidR="00E02CDB">
          <w:rPr>
            <w:rFonts w:ascii="Times New Roman" w:hAnsi="Times New Roman" w:cs="Times New Roman"/>
            <w:sz w:val="24"/>
            <w:szCs w:val="24"/>
          </w:rPr>
          <w:t>).</w:t>
        </w:r>
      </w:ins>
      <w:del w:id="138" w:author="Darcy Webber" w:date="2015-06-03T09:46:00Z">
        <w:r w:rsidR="00D22541" w:rsidRPr="00036F66" w:rsidDel="00E02CDB">
          <w:rPr>
            <w:rFonts w:ascii="Times New Roman" w:hAnsi="Times New Roman" w:cs="Times New Roman"/>
            <w:sz w:val="24"/>
            <w:szCs w:val="24"/>
          </w:rPr>
          <w:delText xml:space="preserve">The </w:delText>
        </w:r>
      </w:del>
      <w:del w:id="139" w:author="darcy" w:date="2015-05-18T06:38:00Z">
        <w:r w:rsidR="00D22541" w:rsidRPr="00036F66" w:rsidDel="00281785">
          <w:rPr>
            <w:rFonts w:ascii="Times New Roman" w:hAnsi="Times New Roman" w:cs="Times New Roman"/>
            <w:sz w:val="24"/>
            <w:szCs w:val="24"/>
          </w:rPr>
          <w:delText xml:space="preserve">age at release, age at recapture and time at liberty were sampled independently from the observed individuals in the toothfish data set also, then one of the three variables was chosen at random and calculated using the other two variables and rounded </w:delText>
        </w:r>
      </w:del>
      <w:del w:id="140" w:author="Darcy Webber" w:date="2015-06-03T09:47:00Z">
        <w:r w:rsidR="00D22541" w:rsidRPr="00036F66" w:rsidDel="00E02CDB">
          <w:rPr>
            <w:rFonts w:ascii="Times New Roman" w:hAnsi="Times New Roman" w:cs="Times New Roman"/>
            <w:sz w:val="24"/>
            <w:szCs w:val="24"/>
          </w:rPr>
          <w:delText>to the nearest integer.  For instance:</w:delText>
        </w:r>
      </w:del>
    </w:p>
    <w:p w14:paraId="42C03939" w14:textId="2E2CA2DF" w:rsidR="00D22541" w:rsidRPr="00036F66" w:rsidDel="00E02CDB" w:rsidRDefault="00D22541">
      <w:pPr>
        <w:spacing w:after="0" w:line="480" w:lineRule="auto"/>
        <w:rPr>
          <w:del w:id="141" w:author="Darcy Webber" w:date="2015-06-03T09:47:00Z"/>
          <w:rFonts w:ascii="Times New Roman" w:hAnsi="Times New Roman" w:cs="Times New Roman"/>
          <w:sz w:val="24"/>
          <w:szCs w:val="24"/>
        </w:rPr>
        <w:pPrChange w:id="142" w:author="Darcy Webber" w:date="2015-06-03T09:47:00Z">
          <w:pPr>
            <w:pStyle w:val="ListParagraph"/>
            <w:numPr>
              <w:numId w:val="11"/>
            </w:numPr>
            <w:spacing w:after="0" w:line="480" w:lineRule="auto"/>
            <w:ind w:hanging="360"/>
          </w:pPr>
        </w:pPrChange>
      </w:pPr>
      <w:del w:id="143" w:author="Darcy Webber" w:date="2015-06-03T09:47:00Z">
        <w:r w:rsidRPr="00036F66" w:rsidDel="00E02CDB">
          <w:rPr>
            <w:rFonts w:ascii="Times New Roman" w:hAnsi="Times New Roman" w:cs="Times New Roman"/>
            <w:sz w:val="24"/>
            <w:szCs w:val="24"/>
          </w:rPr>
          <w:delText>if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was chosen at random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6360065D" w14:textId="6D13BBC2" w:rsidR="00D22541" w:rsidRPr="00036F66" w:rsidDel="00E02CDB" w:rsidRDefault="00D22541">
      <w:pPr>
        <w:spacing w:after="0" w:line="480" w:lineRule="auto"/>
        <w:rPr>
          <w:del w:id="144" w:author="Darcy Webber" w:date="2015-06-03T09:47:00Z"/>
          <w:rFonts w:ascii="Times New Roman" w:hAnsi="Times New Roman" w:cs="Times New Roman"/>
          <w:sz w:val="24"/>
          <w:szCs w:val="24"/>
        </w:rPr>
        <w:pPrChange w:id="145" w:author="Darcy Webber" w:date="2015-06-03T09:47:00Z">
          <w:pPr>
            <w:pStyle w:val="ListParagraph"/>
            <w:numPr>
              <w:numId w:val="11"/>
            </w:numPr>
            <w:spacing w:after="0" w:line="480" w:lineRule="auto"/>
            <w:ind w:hanging="360"/>
          </w:pPr>
        </w:pPrChange>
      </w:pPr>
      <w:del w:id="146" w:author="Darcy Webber" w:date="2015-06-03T09:47:00Z">
        <w:r w:rsidRPr="00036F66" w:rsidDel="00E02CDB">
          <w:rPr>
            <w:rFonts w:ascii="Times New Roman" w:hAnsi="Times New Roman" w:cs="Times New Roman"/>
            <w:sz w:val="24"/>
            <w:szCs w:val="24"/>
          </w:rPr>
          <w:delText>if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pl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75E102A3" w14:textId="6A1B4CC4" w:rsidR="00D22541" w:rsidRPr="00036F66" w:rsidDel="00FE1481" w:rsidRDefault="00D22541">
      <w:pPr>
        <w:spacing w:after="0" w:line="480" w:lineRule="auto"/>
        <w:rPr>
          <w:del w:id="147" w:author="Darcy Webber" w:date="2015-06-03T09:47:00Z"/>
          <w:rFonts w:ascii="Times New Roman" w:hAnsi="Times New Roman" w:cs="Times New Roman"/>
          <w:sz w:val="24"/>
          <w:szCs w:val="24"/>
        </w:rPr>
        <w:pPrChange w:id="148" w:author="Darcy Webber" w:date="2015-06-03T09:47:00Z">
          <w:pPr>
            <w:pStyle w:val="ListParagraph"/>
            <w:numPr>
              <w:numId w:val="11"/>
            </w:numPr>
            <w:spacing w:after="0" w:line="480" w:lineRule="auto"/>
            <w:ind w:hanging="360"/>
          </w:pPr>
        </w:pPrChange>
      </w:pPr>
      <w:del w:id="149" w:author="Darcy Webber" w:date="2015-06-03T09:47:00Z">
        <w:r w:rsidRPr="00036F66" w:rsidDel="00E02CDB">
          <w:rPr>
            <w:rFonts w:ascii="Times New Roman" w:hAnsi="Times New Roman" w:cs="Times New Roman"/>
            <w:sz w:val="24"/>
            <w:szCs w:val="24"/>
          </w:rPr>
          <w:delText>if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w:delText>
        </w:r>
      </w:del>
    </w:p>
    <w:p w14:paraId="1034BF19" w14:textId="7AAAC09B" w:rsidR="00281785" w:rsidRDefault="00D22541">
      <w:pPr>
        <w:spacing w:after="0" w:line="480" w:lineRule="auto"/>
        <w:rPr>
          <w:rFonts w:ascii="Times New Roman" w:hAnsi="Times New Roman" w:cs="Times New Roman"/>
          <w:sz w:val="24"/>
          <w:szCs w:val="24"/>
        </w:rPr>
        <w:pPrChange w:id="150" w:author="Darcy Webber" w:date="2015-06-03T09:47:00Z">
          <w:pPr>
            <w:tabs>
              <w:tab w:val="left" w:pos="360"/>
              <w:tab w:val="left" w:pos="720"/>
              <w:tab w:val="left" w:pos="8640"/>
            </w:tabs>
            <w:spacing w:after="0" w:line="480" w:lineRule="auto"/>
            <w:jc w:val="both"/>
          </w:pPr>
        </w:pPrChange>
      </w:pPr>
      <w:del w:id="151" w:author="Darcy Webber" w:date="2015-06-03T09:47:00Z">
        <w:r w:rsidRPr="00036F66" w:rsidDel="00FE1481">
          <w:rPr>
            <w:rFonts w:ascii="Times New Roman" w:hAnsi="Times New Roman" w:cs="Times New Roman"/>
            <w:sz w:val="24"/>
            <w:szCs w:val="24"/>
          </w:rPr>
          <w:delText xml:space="preserve">Sampling in this way ensured that the distribution of each of the variables approximated those observed the real-world data set, without the need for sampling from complex joint distributions (e.g., copulas).  </w:delText>
        </w:r>
      </w:del>
    </w:p>
    <w:p w14:paraId="61FD7DD8" w14:textId="4A142BD0" w:rsidR="00464240" w:rsidRDefault="00281785">
      <w:pPr>
        <w:tabs>
          <w:tab w:val="left" w:pos="360"/>
          <w:tab w:val="left" w:pos="720"/>
          <w:tab w:val="left" w:pos="8640"/>
        </w:tabs>
        <w:spacing w:after="0" w:line="480" w:lineRule="auto"/>
        <w:jc w:val="both"/>
        <w:rPr>
          <w:ins w:id="152" w:author="Darcy Webber" w:date="2015-06-03T09:47:00Z"/>
          <w:rFonts w:ascii="Times New Roman" w:hAnsi="Times New Roman" w:cs="Times New Roman"/>
          <w:sz w:val="24"/>
          <w:szCs w:val="24"/>
        </w:rPr>
        <w:pPrChange w:id="153" w:author="darcy" w:date="2015-05-18T06:40:00Z">
          <w:pPr>
            <w:spacing w:after="0" w:line="480" w:lineRule="auto"/>
          </w:pPr>
        </w:pPrChange>
      </w:pPr>
      <w:r>
        <w:rPr>
          <w:rFonts w:ascii="Times New Roman" w:hAnsi="Times New Roman" w:cs="Times New Roman"/>
          <w:sz w:val="24"/>
          <w:szCs w:val="24"/>
        </w:rPr>
        <w:tab/>
      </w:r>
      <w:ins w:id="154" w:author="JTT" w:date="2015-06-03T12:42:00Z">
        <w:r w:rsidR="000D5BD9">
          <w:rPr>
            <w:rFonts w:ascii="Times New Roman" w:hAnsi="Times New Roman" w:cs="Times New Roman"/>
            <w:sz w:val="24"/>
            <w:szCs w:val="24"/>
          </w:rPr>
          <w:t xml:space="preserve">We conducted 200 simulation replicates for each of the 8 simulation scenarios.  In each replicate, </w:t>
        </w:r>
      </w:ins>
      <w:ins w:id="155" w:author="darcy" w:date="2015-05-28T16:24:00Z">
        <w:del w:id="156" w:author="JTT" w:date="2015-06-03T12:42:00Z">
          <w:r w:rsidR="00597900" w:rsidRPr="00036F66" w:rsidDel="000D5BD9">
            <w:rPr>
              <w:rFonts w:ascii="Times New Roman" w:hAnsi="Times New Roman" w:cs="Times New Roman"/>
              <w:sz w:val="24"/>
              <w:szCs w:val="24"/>
            </w:rPr>
            <w:delText>W</w:delText>
          </w:r>
        </w:del>
      </w:ins>
      <w:ins w:id="157" w:author="JTT" w:date="2015-06-03T12:42:00Z">
        <w:r w:rsidR="000D5BD9">
          <w:rPr>
            <w:rFonts w:ascii="Times New Roman" w:hAnsi="Times New Roman" w:cs="Times New Roman"/>
            <w:sz w:val="24"/>
            <w:szCs w:val="24"/>
          </w:rPr>
          <w:t>w</w:t>
        </w:r>
      </w:ins>
      <w:ins w:id="158" w:author="darcy" w:date="2015-05-28T16:24:00Z">
        <w:r w:rsidR="00597900" w:rsidRPr="00036F66">
          <w:rPr>
            <w:rFonts w:ascii="Times New Roman" w:hAnsi="Times New Roman" w:cs="Times New Roman"/>
            <w:sz w:val="24"/>
            <w:szCs w:val="24"/>
          </w:rPr>
          <w:t>e fit</w:t>
        </w:r>
      </w:ins>
      <w:ins w:id="159" w:author="JTT" w:date="2015-06-03T12:42:00Z">
        <w:r w:rsidR="000D5BD9">
          <w:rPr>
            <w:rFonts w:ascii="Times New Roman" w:hAnsi="Times New Roman" w:cs="Times New Roman"/>
            <w:sz w:val="24"/>
            <w:szCs w:val="24"/>
          </w:rPr>
          <w:t>ted</w:t>
        </w:r>
      </w:ins>
      <w:ins w:id="160" w:author="darcy" w:date="2015-05-28T16:24:00Z">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w:t>
        </w:r>
        <w:del w:id="161" w:author="JTT" w:date="2015-06-03T12:42:00Z">
          <w:r w:rsidR="00597900" w:rsidRPr="00036F66" w:rsidDel="000D5BD9">
            <w:rPr>
              <w:rFonts w:ascii="Times New Roman" w:hAnsi="Times New Roman" w:cs="Times New Roman"/>
              <w:sz w:val="24"/>
              <w:szCs w:val="24"/>
            </w:rPr>
            <w:delText xml:space="preserve"> </w:delText>
          </w:r>
          <w:r w:rsidR="00597900" w:rsidDel="000D5BD9">
            <w:rPr>
              <w:rFonts w:ascii="Times New Roman" w:hAnsi="Times New Roman" w:cs="Times New Roman"/>
              <w:sz w:val="24"/>
              <w:szCs w:val="24"/>
            </w:rPr>
            <w:delText xml:space="preserve">to each of the 200 replicates in each of the 8 </w:delText>
          </w:r>
        </w:del>
      </w:ins>
      <w:ins w:id="162" w:author="darcy" w:date="2015-05-28T16:25:00Z">
        <w:del w:id="163" w:author="JTT" w:date="2015-06-03T12:42:00Z">
          <w:r w:rsidR="00597900" w:rsidDel="000D5BD9">
            <w:rPr>
              <w:rFonts w:ascii="Times New Roman" w:hAnsi="Times New Roman" w:cs="Times New Roman"/>
              <w:sz w:val="24"/>
              <w:szCs w:val="24"/>
            </w:rPr>
            <w:delText>simulation</w:delText>
          </w:r>
        </w:del>
      </w:ins>
      <w:ins w:id="164" w:author="darcy" w:date="2015-05-28T16:24:00Z">
        <w:del w:id="165" w:author="JTT" w:date="2015-06-03T12:42:00Z">
          <w:r w:rsidR="00597900" w:rsidDel="000D5BD9">
            <w:rPr>
              <w:rFonts w:ascii="Times New Roman" w:hAnsi="Times New Roman" w:cs="Times New Roman"/>
              <w:sz w:val="24"/>
              <w:szCs w:val="24"/>
            </w:rPr>
            <w:delText xml:space="preserve"> scenarios</w:delText>
          </w:r>
        </w:del>
      </w:ins>
      <w:ins w:id="166" w:author="darcy" w:date="2015-05-28T16:25:00Z">
        <w:r w:rsidR="00597900">
          <w:rPr>
            <w:rFonts w:ascii="Times New Roman" w:hAnsi="Times New Roman" w:cs="Times New Roman"/>
            <w:sz w:val="24"/>
            <w:szCs w:val="24"/>
          </w:rPr>
          <w:t>.</w:t>
        </w:r>
      </w:ins>
      <w:ins w:id="167" w:author="darcy" w:date="2015-05-28T16:24:00Z">
        <w:r w:rsidR="00597900" w:rsidRPr="00036F66">
          <w:rPr>
            <w:rFonts w:ascii="Times New Roman" w:hAnsi="Times New Roman" w:cs="Times New Roman"/>
            <w:sz w:val="24"/>
            <w:szCs w:val="24"/>
          </w:rPr>
          <w:t xml:space="preserve"> </w:t>
        </w:r>
      </w:ins>
      <w:ins w:id="168" w:author="darcy" w:date="2015-05-28T16:25:00Z">
        <w:r w:rsidR="00597900">
          <w:rPr>
            <w:rFonts w:ascii="Times New Roman" w:hAnsi="Times New Roman" w:cs="Times New Roman"/>
            <w:sz w:val="24"/>
            <w:szCs w:val="24"/>
          </w:rPr>
          <w:t xml:space="preserve"> T</w:t>
        </w:r>
      </w:ins>
      <w:ins w:id="169" w:author="darcy" w:date="2015-05-28T16:24:00Z">
        <w:r w:rsidR="00597900" w:rsidRPr="00036F66">
          <w:rPr>
            <w:rFonts w:ascii="Times New Roman" w:hAnsi="Times New Roman" w:cs="Times New Roman"/>
            <w:sz w:val="24"/>
            <w:szCs w:val="24"/>
          </w:rPr>
          <w:t>hese</w:t>
        </w:r>
      </w:ins>
      <w:ins w:id="170" w:author="darcy" w:date="2015-05-28T16:25:00Z">
        <w:r w:rsidR="00597900">
          <w:rPr>
            <w:rFonts w:ascii="Times New Roman" w:hAnsi="Times New Roman" w:cs="Times New Roman"/>
            <w:sz w:val="24"/>
            <w:szCs w:val="24"/>
          </w:rPr>
          <w:t xml:space="preserve"> models</w:t>
        </w:r>
      </w:ins>
      <w:ins w:id="171" w:author="darcy" w:date="2015-05-28T16:24:00Z">
        <w:r w:rsidR="00597900" w:rsidRPr="00036F66">
          <w:rPr>
            <w:rFonts w:ascii="Times New Roman" w:hAnsi="Times New Roman" w:cs="Times New Roman"/>
            <w:sz w:val="24"/>
            <w:szCs w:val="24"/>
          </w:rPr>
          <w:t xml:space="preserve"> included: no random-effects, random-effects for the persistent differences in upkeep costs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ins>
      <w:ins w:id="172" w:author="darcy" w:date="2015-05-28T16:26:00Z">
        <w:r w:rsidR="005F69FB">
          <w:rPr>
            <w:rFonts w:ascii="Times New Roman" w:hAnsi="Times New Roman" w:cs="Times New Roman"/>
            <w:sz w:val="24"/>
            <w:szCs w:val="24"/>
          </w:rPr>
          <w:t xml:space="preserve">  This resulted in</w:t>
        </w:r>
      </w:ins>
      <w:ins w:id="173" w:author="darcy" w:date="2015-05-28T16:28:00Z">
        <w:r w:rsidR="005F69FB">
          <w:rPr>
            <w:rFonts w:ascii="Times New Roman" w:hAnsi="Times New Roman" w:cs="Times New Roman"/>
            <w:sz w:val="24"/>
            <w:szCs w:val="24"/>
          </w:rPr>
          <w:t xml:space="preserve"> 32 different simulation/estimation model combinations, each of which were fitted 200 times</w:t>
        </w:r>
      </w:ins>
      <w:ins w:id="174" w:author="darcy" w:date="2015-05-28T16:26:00Z">
        <w:r w:rsidR="005F69FB">
          <w:rPr>
            <w:rFonts w:ascii="Times New Roman" w:hAnsi="Times New Roman" w:cs="Times New Roman"/>
            <w:sz w:val="24"/>
            <w:szCs w:val="24"/>
          </w:rPr>
          <w:t xml:space="preserve"> (</w:t>
        </w:r>
      </w:ins>
      <w:ins w:id="175" w:author="darcy" w:date="2015-05-28T16:29:00Z">
        <w:r w:rsidR="005F69FB">
          <w:rPr>
            <w:rFonts w:ascii="Times New Roman" w:hAnsi="Times New Roman" w:cs="Times New Roman"/>
            <w:sz w:val="24"/>
            <w:szCs w:val="24"/>
          </w:rPr>
          <w:t>i.e., 6400 model fits</w:t>
        </w:r>
      </w:ins>
      <w:ins w:id="176" w:author="darcy" w:date="2015-05-28T16:26:00Z">
        <w:r w:rsidR="005F69FB">
          <w:rPr>
            <w:rFonts w:ascii="Times New Roman" w:hAnsi="Times New Roman" w:cs="Times New Roman"/>
            <w:sz w:val="24"/>
            <w:szCs w:val="24"/>
          </w:rPr>
          <w:t>)</w:t>
        </w:r>
      </w:ins>
      <w:del w:id="177" w:author="darcy" w:date="2015-05-28T16:25:00Z">
        <w:r w:rsidR="00D22541" w:rsidRPr="00036F66" w:rsidDel="00597900">
          <w:rPr>
            <w:rFonts w:ascii="Times New Roman" w:hAnsi="Times New Roman" w:cs="Times New Roman"/>
            <w:sz w:val="24"/>
            <w:szCs w:val="24"/>
          </w:rPr>
          <w:delText>The model w</w:delText>
        </w:r>
      </w:del>
      <w:del w:id="178" w:author="darcy" w:date="2015-05-18T06:39:00Z">
        <w:r w:rsidR="00D22541" w:rsidRPr="00036F66" w:rsidDel="00281785">
          <w:rPr>
            <w:rFonts w:ascii="Times New Roman" w:hAnsi="Times New Roman" w:cs="Times New Roman"/>
            <w:sz w:val="24"/>
            <w:szCs w:val="24"/>
          </w:rPr>
          <w:delText>as</w:delText>
        </w:r>
      </w:del>
      <w:del w:id="179" w:author="darcy" w:date="2015-05-28T16:25:00Z">
        <w:r w:rsidR="00D22541" w:rsidRPr="00036F66" w:rsidDel="00597900">
          <w:rPr>
            <w:rFonts w:ascii="Times New Roman" w:hAnsi="Times New Roman" w:cs="Times New Roman"/>
            <w:sz w:val="24"/>
            <w:szCs w:val="24"/>
          </w:rPr>
          <w:delText xml:space="preserve"> fit to the data for each of the 200 replicates in each of the </w:delText>
        </w:r>
      </w:del>
      <w:del w:id="180" w:author="darcy" w:date="2015-05-18T06:39:00Z">
        <w:r w:rsidR="00D22541" w:rsidRPr="00036F66" w:rsidDel="00281785">
          <w:rPr>
            <w:rFonts w:ascii="Times New Roman" w:hAnsi="Times New Roman" w:cs="Times New Roman"/>
            <w:sz w:val="24"/>
            <w:szCs w:val="24"/>
          </w:rPr>
          <w:delText>16</w:delText>
        </w:r>
      </w:del>
      <w:del w:id="181" w:author="darcy" w:date="2015-05-28T16:25:00Z">
        <w:r w:rsidR="00D22541" w:rsidRPr="00036F66" w:rsidDel="00597900">
          <w:rPr>
            <w:rFonts w:ascii="Times New Roman" w:hAnsi="Times New Roman" w:cs="Times New Roman"/>
            <w:sz w:val="24"/>
            <w:szCs w:val="24"/>
          </w:rPr>
          <w:delText xml:space="preserve"> simulation experiments.</w:delText>
        </w:r>
      </w:del>
      <w:del w:id="182" w:author="darcy" w:date="2015-05-18T06:40:00Z">
        <w:r w:rsidR="00D22541" w:rsidRPr="00036F66" w:rsidDel="00281785">
          <w:rPr>
            <w:rFonts w:ascii="Times New Roman" w:hAnsi="Times New Roman" w:cs="Times New Roman"/>
            <w:sz w:val="24"/>
            <w:szCs w:val="24"/>
          </w:rPr>
          <w:delText xml:space="preserve">  </w:delText>
        </w:r>
      </w:del>
      <w:ins w:id="183" w:author="darcy" w:date="2015-05-18T06:40:00Z">
        <w:r>
          <w:rPr>
            <w:rFonts w:ascii="Times New Roman" w:hAnsi="Times New Roman" w:cs="Times New Roman"/>
            <w:sz w:val="24"/>
            <w:szCs w:val="24"/>
          </w:rPr>
          <w:t xml:space="preserve">  </w:t>
        </w:r>
      </w:ins>
    </w:p>
    <w:p w14:paraId="542F13C9" w14:textId="7A4620C9" w:rsidR="00D22541" w:rsidRPr="00036F66" w:rsidRDefault="00464240">
      <w:pPr>
        <w:tabs>
          <w:tab w:val="left" w:pos="360"/>
          <w:tab w:val="left" w:pos="720"/>
          <w:tab w:val="left" w:pos="8640"/>
        </w:tabs>
        <w:spacing w:after="0" w:line="480" w:lineRule="auto"/>
        <w:jc w:val="both"/>
        <w:rPr>
          <w:rFonts w:ascii="Times New Roman" w:hAnsi="Times New Roman" w:cs="Times New Roman"/>
          <w:sz w:val="24"/>
          <w:szCs w:val="24"/>
        </w:rPr>
        <w:pPrChange w:id="184" w:author="darcy" w:date="2015-05-18T06:40:00Z">
          <w:pPr>
            <w:spacing w:after="0" w:line="480" w:lineRule="auto"/>
          </w:pPr>
        </w:pPrChange>
      </w:pPr>
      <w:ins w:id="185" w:author="Darcy Webber" w:date="2015-06-03T09:47:00Z">
        <w:r>
          <w:rPr>
            <w:rFonts w:ascii="Times New Roman" w:hAnsi="Times New Roman" w:cs="Times New Roman"/>
            <w:sz w:val="24"/>
            <w:szCs w:val="24"/>
          </w:rPr>
          <w:tab/>
        </w:r>
      </w:ins>
      <w:r w:rsidR="00D22541" w:rsidRPr="00036F66">
        <w:rPr>
          <w:rFonts w:ascii="Times New Roman" w:hAnsi="Times New Roman" w:cs="Times New Roman"/>
          <w:sz w:val="24"/>
          <w:szCs w:val="24"/>
        </w:rPr>
        <w:t>Instead of reporting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241D1AE9"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arctic to</w:t>
      </w:r>
      <w:r w:rsidR="007C3CFB" w:rsidRPr="00036F66">
        <w:rPr>
          <w:rFonts w:ascii="Times New Roman" w:hAnsi="Times New Roman" w:cs="Times New Roman"/>
          <w:sz w:val="24"/>
          <w:szCs w:val="24"/>
        </w:rPr>
        <w:t>othfish are large Nototheniids</w:t>
      </w:r>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toothfish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t</w:t>
      </w:r>
      <w:r w:rsidR="00B675AC" w:rsidRPr="00036F66">
        <w:rPr>
          <w:rFonts w:ascii="Times New Roman" w:hAnsi="Times New Roman" w:cs="Times New Roman"/>
          <w:sz w:val="24"/>
          <w:szCs w:val="24"/>
        </w:rPr>
        <w:t>onnes</w:t>
      </w:r>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ishing is restricted to the </w:t>
      </w:r>
      <w:ins w:id="186" w:author="JTT" w:date="2015-06-03T12:43:00Z">
        <w:r w:rsidR="000D5BD9">
          <w:rPr>
            <w:rFonts w:ascii="Times New Roman" w:hAnsi="Times New Roman" w:cs="Times New Roman"/>
            <w:sz w:val="24"/>
            <w:szCs w:val="24"/>
          </w:rPr>
          <w:t xml:space="preserve">austral </w:t>
        </w:r>
      </w:ins>
      <w:r w:rsidRPr="00036F66">
        <w:rPr>
          <w:rFonts w:ascii="Times New Roman" w:hAnsi="Times New Roman" w:cs="Times New Roman"/>
          <w:sz w:val="24"/>
          <w:szCs w:val="24"/>
        </w:rPr>
        <w:t>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The Antarctic toothfish tagging</w:t>
      </w:r>
      <w:r w:rsidR="00A64AB5">
        <w:rPr>
          <w:rFonts w:ascii="Times New Roman" w:hAnsi="Times New Roman" w:cs="Times New Roman"/>
          <w:sz w:val="24"/>
          <w:szCs w:val="24"/>
        </w:rPr>
        <w:t xml:space="preserve"> programme was initiated </w:t>
      </w:r>
      <w:r w:rsidR="00133C54" w:rsidRPr="00036F66">
        <w:rPr>
          <w:rFonts w:ascii="Times New Roman" w:hAnsi="Times New Roman" w:cs="Times New Roman"/>
          <w:sz w:val="24"/>
          <w:szCs w:val="24"/>
        </w:rPr>
        <w:t>in the 2001 fishing season by New Zealand vessels involved in the fishery.  In 2004, toothfish tagging was made compulsory for all vessels participating in the fishery</w:t>
      </w:r>
      <w:r w:rsidR="00754FB9" w:rsidRPr="00036F66">
        <w:rPr>
          <w:rFonts w:ascii="Times New Roman" w:hAnsi="Times New Roman" w:cs="Times New Roman"/>
          <w:sz w:val="24"/>
          <w:szCs w:val="24"/>
        </w:rPr>
        <w:t>.  Currently toothfish are required to be double tagged at a rate of 1 fish per tonn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programm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lastRenderedPageBreak/>
        <w:t xml:space="preserve">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ins w:id="187" w:author="darcy" w:date="2015-05-13T11:10:00Z">
        <w:r w:rsidR="00337921">
          <w:rPr>
            <w:rFonts w:ascii="Times New Roman" w:hAnsi="Times New Roman" w:cs="Times New Roman"/>
            <w:sz w:val="24"/>
            <w:szCs w:val="24"/>
          </w:rPr>
          <w:t xml:space="preserve">  The otoliths are assumed to be aged without error, </w:t>
        </w:r>
      </w:ins>
      <w:ins w:id="188" w:author="darcy" w:date="2015-05-28T16:29:00Z">
        <w:r w:rsidR="00D92DBA">
          <w:rPr>
            <w:rFonts w:ascii="Times New Roman" w:hAnsi="Times New Roman" w:cs="Times New Roman"/>
            <w:sz w:val="24"/>
            <w:szCs w:val="24"/>
          </w:rPr>
          <w:t xml:space="preserve">as the ageing error is </w:t>
        </w:r>
      </w:ins>
      <w:ins w:id="189" w:author="darcy" w:date="2015-05-28T16:30:00Z">
        <w:r w:rsidR="00D92DBA">
          <w:rPr>
            <w:rFonts w:ascii="Times New Roman" w:hAnsi="Times New Roman" w:cs="Times New Roman"/>
            <w:sz w:val="24"/>
            <w:szCs w:val="24"/>
          </w:rPr>
          <w:t>known</w:t>
        </w:r>
      </w:ins>
      <w:ins w:id="190" w:author="darcy" w:date="2015-05-28T16:29:00Z">
        <w:r w:rsidR="00D92DBA">
          <w:rPr>
            <w:rFonts w:ascii="Times New Roman" w:hAnsi="Times New Roman" w:cs="Times New Roman"/>
            <w:sz w:val="24"/>
            <w:szCs w:val="24"/>
          </w:rPr>
          <w:t xml:space="preserve"> </w:t>
        </w:r>
      </w:ins>
      <w:ins w:id="191" w:author="darcy" w:date="2015-05-28T16:30:00Z">
        <w:r w:rsidR="00D92DBA">
          <w:rPr>
            <w:rFonts w:ascii="Times New Roman" w:hAnsi="Times New Roman" w:cs="Times New Roman"/>
            <w:sz w:val="24"/>
            <w:szCs w:val="24"/>
          </w:rPr>
          <w:t>to be minimal for this species</w:t>
        </w:r>
      </w:ins>
      <w:ins w:id="192" w:author="darcy" w:date="2015-05-13T11:11:00Z">
        <w:r w:rsidR="00337921">
          <w:rPr>
            <w:rFonts w:ascii="Times New Roman" w:hAnsi="Times New Roman" w:cs="Times New Roman"/>
            <w:sz w:val="24"/>
            <w:szCs w:val="24"/>
          </w:rPr>
          <w:t xml:space="preserve"> (</w:t>
        </w:r>
      </w:ins>
      <w:ins w:id="193" w:author="Darcy Webber" w:date="2015-06-03T09:49:00Z">
        <w:r w:rsidR="00AA43C9" w:rsidRPr="00036F66">
          <w:rPr>
            <w:rFonts w:ascii="Times New Roman" w:hAnsi="Times New Roman" w:cs="Times New Roman"/>
            <w:sz w:val="24"/>
            <w:szCs w:val="24"/>
          </w:rPr>
          <w:fldChar w:fldCharType="begin"/>
        </w:r>
        <w:r w:rsidR="00AA43C9"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A43C9" w:rsidRPr="00036F66">
          <w:rPr>
            <w:rFonts w:ascii="Times New Roman" w:hAnsi="Times New Roman" w:cs="Times New Roman"/>
            <w:sz w:val="24"/>
            <w:szCs w:val="24"/>
          </w:rPr>
          <w:fldChar w:fldCharType="separate"/>
        </w:r>
        <w:r w:rsidR="00AA43C9">
          <w:rPr>
            <w:rFonts w:ascii="Times New Roman" w:hAnsi="Times New Roman" w:cs="Times New Roman"/>
            <w:sz w:val="24"/>
          </w:rPr>
          <w:t xml:space="preserve">Dunn et al. </w:t>
        </w:r>
        <w:r w:rsidR="00AA43C9" w:rsidRPr="00036F66">
          <w:rPr>
            <w:rFonts w:ascii="Times New Roman" w:hAnsi="Times New Roman" w:cs="Times New Roman"/>
            <w:sz w:val="24"/>
          </w:rPr>
          <w:t>2006</w:t>
        </w:r>
        <w:r w:rsidR="00AA43C9" w:rsidRPr="00036F66">
          <w:rPr>
            <w:rFonts w:ascii="Times New Roman" w:hAnsi="Times New Roman" w:cs="Times New Roman"/>
            <w:sz w:val="24"/>
            <w:szCs w:val="24"/>
          </w:rPr>
          <w:fldChar w:fldCharType="end"/>
        </w:r>
      </w:ins>
      <w:ins w:id="194" w:author="darcy" w:date="2015-05-13T11:11:00Z">
        <w:r w:rsidR="00337921">
          <w:rPr>
            <w:rFonts w:ascii="Times New Roman" w:hAnsi="Times New Roman" w:cs="Times New Roman"/>
            <w:sz w:val="24"/>
            <w:szCs w:val="24"/>
          </w:rPr>
          <w:t>).</w:t>
        </w:r>
      </w:ins>
    </w:p>
    <w:p w14:paraId="3C8F23AE" w14:textId="220F4D4D"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155D91B9"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were assumed to be </w:t>
      </w:r>
      <w:del w:id="195" w:author="darcy" w:date="2015-05-14T08:19:00Z">
        <w:r w:rsidR="00B57608" w:rsidRPr="00036F66" w:rsidDel="005F25DD">
          <w:rPr>
            <w:rFonts w:ascii="Times New Roman" w:hAnsi="Times New Roman" w:cs="Times New Roman"/>
            <w:sz w:val="24"/>
            <w:szCs w:val="24"/>
          </w:rPr>
          <w:delText xml:space="preserve">constant </w:delText>
        </w:r>
      </w:del>
      <w:ins w:id="196" w:author="darcy" w:date="2015-05-18T05:54:00Z">
        <w:r w:rsidR="00202083">
          <w:rPr>
            <w:rFonts w:ascii="Times New Roman" w:hAnsi="Times New Roman" w:cs="Times New Roman"/>
            <w:sz w:val="24"/>
            <w:szCs w:val="24"/>
          </w:rPr>
          <w:t xml:space="preserve"> the same </w:t>
        </w:r>
      </w:ins>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r w:rsidR="00E07F35" w:rsidRPr="00036F66">
        <w:rPr>
          <w:rFonts w:ascii="Times New Roman" w:hAnsi="Times New Roman" w:cs="Times New Roman"/>
          <w:sz w:val="24"/>
          <w:szCs w:val="24"/>
        </w:rPr>
        <w:t xml:space="preserve">Preliminary exploration suggested that </w:t>
      </w:r>
      <w:r w:rsidR="004B194E">
        <w:rPr>
          <w:rFonts w:ascii="Times New Roman" w:hAnsi="Times New Roman" w:cs="Times New Roman"/>
          <w:i/>
          <w:sz w:val="24"/>
          <w:szCs w:val="24"/>
        </w:rPr>
        <w:t>ψ</w:t>
      </w:r>
      <w:r w:rsidR="00E07F35" w:rsidRPr="00036F66">
        <w:rPr>
          <w:rFonts w:ascii="Times New Roman" w:hAnsi="Times New Roman" w:cs="Times New Roman"/>
          <w:i/>
          <w:sz w:val="24"/>
          <w:szCs w:val="24"/>
        </w:rPr>
        <w:t xml:space="preserve"> </w:t>
      </w:r>
      <w:r w:rsidR="00E07F35" w:rsidRPr="00036F66">
        <w:rPr>
          <w:rFonts w:ascii="Times New Roman" w:hAnsi="Times New Roman" w:cs="Times New Roman"/>
          <w:sz w:val="24"/>
          <w:szCs w:val="24"/>
        </w:rPr>
        <w:t xml:space="preserve">was not estimable for our data set, so we proceed by fixing </w:t>
      </w:r>
      <w:r w:rsidR="004B194E">
        <w:rPr>
          <w:rFonts w:ascii="Times New Roman" w:hAnsi="Times New Roman" w:cs="Times New Roman"/>
          <w:i/>
          <w:sz w:val="24"/>
          <w:szCs w:val="24"/>
        </w:rPr>
        <w:t>ψ</w:t>
      </w:r>
      <w:r w:rsidR="00E07F35" w:rsidRPr="00036F66">
        <w:rPr>
          <w:rFonts w:ascii="Times New Roman" w:hAnsi="Times New Roman" w:cs="Times New Roman"/>
          <w:i/>
          <w:sz w:val="24"/>
          <w:szCs w:val="24"/>
        </w:rPr>
        <w:t>=0</w:t>
      </w:r>
      <w:r w:rsidR="00E07F35" w:rsidRPr="00036F66">
        <w:rPr>
          <w:rFonts w:ascii="Times New Roman" w:hAnsi="Times New Roman" w:cs="Times New Roman"/>
          <w:sz w:val="24"/>
          <w:szCs w:val="24"/>
        </w:rPr>
        <w:t>.</w:t>
      </w:r>
      <w:del w:id="197" w:author="darcy" w:date="2015-05-18T06:13:00Z">
        <w:r w:rsidR="00E07F35" w:rsidRPr="00036F66" w:rsidDel="002C76DA">
          <w:rPr>
            <w:rFonts w:ascii="Times New Roman" w:hAnsi="Times New Roman" w:cs="Times New Roman"/>
            <w:sz w:val="24"/>
            <w:szCs w:val="24"/>
          </w:rPr>
          <w:delText xml:space="preserve">  </w:delText>
        </w:r>
        <w:r w:rsidR="00285C62" w:rsidRPr="00036F66" w:rsidDel="002C76DA">
          <w:rPr>
            <w:rFonts w:ascii="Times New Roman" w:hAnsi="Times New Roman" w:cs="Times New Roman"/>
            <w:sz w:val="24"/>
            <w:szCs w:val="24"/>
          </w:rPr>
          <w:delText>The simulation study</w:delText>
        </w:r>
        <w:r w:rsidR="002E7AC8" w:rsidRPr="00036F66" w:rsidDel="002C76DA">
          <w:rPr>
            <w:rFonts w:ascii="Times New Roman" w:hAnsi="Times New Roman" w:cs="Times New Roman"/>
            <w:sz w:val="24"/>
            <w:szCs w:val="24"/>
          </w:rPr>
          <w:delText xml:space="preserve"> illustrated that the model had little ability to identify the value of </w:delText>
        </w:r>
        <w:r w:rsidR="006D7AFB" w:rsidRPr="00036F66" w:rsidDel="002C76DA">
          <w:rPr>
            <w:rFonts w:ascii="Times New Roman" w:hAnsi="Times New Roman" w:cs="Times New Roman"/>
            <w:i/>
            <w:sz w:val="24"/>
            <w:szCs w:val="24"/>
          </w:rPr>
          <w:delText>Ψ</w:delText>
        </w:r>
      </w:del>
      <w:del w:id="198" w:author="darcy" w:date="2015-05-14T08:20:00Z">
        <w:r w:rsidRPr="00036F66" w:rsidDel="005F25DD">
          <w:rPr>
            <w:rFonts w:ascii="Times New Roman" w:hAnsi="Times New Roman" w:cs="Times New Roman"/>
            <w:sz w:val="24"/>
            <w:szCs w:val="24"/>
          </w:rPr>
          <w:delText>.</w:delText>
        </w:r>
      </w:del>
      <w:del w:id="199" w:author="darcy" w:date="2015-05-18T06:13:00Z">
        <w:r w:rsidR="002E7AC8" w:rsidRPr="00036F66" w:rsidDel="002C76DA">
          <w:rPr>
            <w:rFonts w:ascii="Times New Roman" w:hAnsi="Times New Roman" w:cs="Times New Roman"/>
            <w:sz w:val="24"/>
            <w:szCs w:val="24"/>
          </w:rPr>
          <w:delText xml:space="preserve">  We therefore fixed the value of </w:delText>
        </w:r>
        <w:r w:rsidR="00A5207A" w:rsidRPr="00036F66" w:rsidDel="002C76DA">
          <w:rPr>
            <w:rFonts w:ascii="Times New Roman" w:hAnsi="Times New Roman" w:cs="Times New Roman"/>
            <w:i/>
            <w:sz w:val="24"/>
            <w:szCs w:val="24"/>
          </w:rPr>
          <w:delText>Ψ</w:delText>
        </w:r>
        <w:r w:rsidR="006D7AFB" w:rsidRPr="00036F66" w:rsidDel="002C76DA">
          <w:rPr>
            <w:rFonts w:ascii="Times New Roman" w:hAnsi="Times New Roman" w:cs="Times New Roman"/>
            <w:sz w:val="24"/>
            <w:szCs w:val="24"/>
          </w:rPr>
          <w:delText>=</w:delText>
        </w:r>
        <w:r w:rsidR="002E7AC8" w:rsidRPr="00036F66" w:rsidDel="002C76DA">
          <w:rPr>
            <w:rFonts w:ascii="Times New Roman" w:hAnsi="Times New Roman" w:cs="Times New Roman"/>
            <w:sz w:val="24"/>
            <w:szCs w:val="24"/>
          </w:rPr>
          <w:delText>0</w:delText>
        </w:r>
      </w:del>
      <w:r w:rsidR="002E7AC8" w:rsidRPr="00036F66">
        <w:rPr>
          <w:rFonts w:ascii="Times New Roman" w:hAnsi="Times New Roman" w:cs="Times New Roman"/>
          <w:sz w:val="24"/>
          <w:szCs w:val="24"/>
        </w:rPr>
        <w:t>.</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28FD2077" w14:textId="176520C5" w:rsidR="002F027B" w:rsidDel="00CF472C" w:rsidRDefault="002F027B" w:rsidP="00C95CAD">
      <w:pPr>
        <w:tabs>
          <w:tab w:val="left" w:pos="360"/>
          <w:tab w:val="left" w:pos="720"/>
          <w:tab w:val="left" w:pos="8640"/>
        </w:tabs>
        <w:spacing w:after="0" w:line="480" w:lineRule="auto"/>
        <w:rPr>
          <w:ins w:id="200" w:author="darcy" w:date="2015-06-03T00:57:00Z"/>
          <w:del w:id="201" w:author="Darcy Webber" w:date="2015-06-05T08:46:00Z"/>
          <w:rFonts w:ascii="Times New Roman" w:hAnsi="Times New Roman" w:cs="Times New Roman"/>
          <w:sz w:val="24"/>
          <w:szCs w:val="24"/>
        </w:rPr>
      </w:pPr>
      <w:ins w:id="202" w:author="darcy" w:date="2015-06-03T00:57:00Z">
        <w:r w:rsidRPr="00036F66">
          <w:rPr>
            <w:rFonts w:ascii="Times New Roman" w:hAnsi="Times New Roman" w:cs="Times New Roman"/>
            <w:sz w:val="24"/>
            <w:szCs w:val="24"/>
          </w:rPr>
          <w:tab/>
        </w:r>
        <w:del w:id="203" w:author="JTT" w:date="2015-06-05T10:53:00Z">
          <w:r w:rsidRPr="00036F66" w:rsidDel="0018174C">
            <w:rPr>
              <w:rFonts w:ascii="Times New Roman" w:hAnsi="Times New Roman" w:cs="Times New Roman"/>
              <w:sz w:val="24"/>
              <w:szCs w:val="24"/>
            </w:rPr>
            <w:delText>In the</w:delText>
          </w:r>
        </w:del>
        <w:del w:id="204" w:author="JTT" w:date="2015-06-04T10:00:00Z">
          <w:r w:rsidRPr="00036F66" w:rsidDel="00734169">
            <w:rPr>
              <w:rFonts w:ascii="Times New Roman" w:hAnsi="Times New Roman" w:cs="Times New Roman"/>
              <w:sz w:val="24"/>
              <w:szCs w:val="24"/>
            </w:rPr>
            <w:delText xml:space="preserve"> simulation study</w:delText>
          </w:r>
        </w:del>
        <w:del w:id="205" w:author="JTT" w:date="2015-06-05T10:53:00Z">
          <w:r w:rsidRPr="00036F66" w:rsidDel="0018174C">
            <w:rPr>
              <w:rFonts w:ascii="Times New Roman" w:hAnsi="Times New Roman" w:cs="Times New Roman"/>
              <w:sz w:val="24"/>
              <w:szCs w:val="24"/>
            </w:rPr>
            <w:delText>,</w:delText>
          </w:r>
          <w:r w:rsidDel="0018174C">
            <w:rPr>
              <w:rFonts w:ascii="Times New Roman" w:hAnsi="Times New Roman" w:cs="Times New Roman"/>
              <w:sz w:val="24"/>
              <w:szCs w:val="24"/>
            </w:rPr>
            <w:delText xml:space="preserve"> </w:delText>
          </w:r>
          <w:r w:rsidRPr="00036F66" w:rsidDel="0018174C">
            <w:rPr>
              <w:rFonts w:ascii="Times New Roman" w:hAnsi="Times New Roman" w:cs="Times New Roman"/>
              <w:sz w:val="24"/>
              <w:szCs w:val="24"/>
            </w:rPr>
            <w:delText>e</w:delText>
          </w:r>
        </w:del>
      </w:ins>
      <w:ins w:id="206" w:author="JTT" w:date="2015-06-05T10:53:00Z">
        <w:r w:rsidR="0018174C">
          <w:rPr>
            <w:rFonts w:ascii="Times New Roman" w:hAnsi="Times New Roman" w:cs="Times New Roman"/>
            <w:sz w:val="24"/>
            <w:szCs w:val="24"/>
          </w:rPr>
          <w:t>E</w:t>
        </w:r>
      </w:ins>
      <w:ins w:id="207" w:author="darcy" w:date="2015-06-03T00:57:00Z">
        <w:r w:rsidRPr="00036F66">
          <w:rPr>
            <w:rFonts w:ascii="Times New Roman" w:hAnsi="Times New Roman" w:cs="Times New Roman"/>
            <w:sz w:val="24"/>
            <w:szCs w:val="24"/>
          </w:rPr>
          <w:t xml:space="preserve">stimates of </w:t>
        </w:r>
        <w:del w:id="208" w:author="Darcy Webber" w:date="2015-06-05T08:50:00Z">
          <w:r w:rsidRPr="00036F66" w:rsidDel="00555FEF">
            <w:rPr>
              <w:rFonts w:ascii="Times New Roman" w:hAnsi="Times New Roman" w:cs="Times New Roman"/>
              <w:sz w:val="24"/>
              <w:szCs w:val="24"/>
            </w:rPr>
            <w:delText>average</w:delText>
          </w:r>
        </w:del>
      </w:ins>
      <w:ins w:id="209" w:author="Darcy Webber" w:date="2015-06-05T08:50:00Z">
        <w:r w:rsidR="00555FEF">
          <w:rPr>
            <w:rFonts w:ascii="Times New Roman" w:hAnsi="Times New Roman" w:cs="Times New Roman"/>
            <w:sz w:val="24"/>
            <w:szCs w:val="24"/>
          </w:rPr>
          <w:t>median</w:t>
        </w:r>
      </w:ins>
      <w:ins w:id="210" w:author="darcy" w:date="2015-06-03T00:57:00Z">
        <w:r w:rsidRPr="00036F66">
          <w:rPr>
            <w:rFonts w:ascii="Times New Roman" w:hAnsi="Times New Roman" w:cs="Times New Roman"/>
            <w:sz w:val="24"/>
            <w:szCs w:val="24"/>
          </w:rPr>
          <w:t xml:space="preserv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xml:space="preserve">) and </w:t>
        </w:r>
        <w:del w:id="211" w:author="Darcy Webber" w:date="2015-06-05T08:50:00Z">
          <w:r w:rsidRPr="00036F66" w:rsidDel="00555FEF">
            <w:rPr>
              <w:rFonts w:ascii="Times New Roman" w:hAnsi="Times New Roman" w:cs="Times New Roman"/>
              <w:sz w:val="24"/>
              <w:szCs w:val="24"/>
            </w:rPr>
            <w:delText>average</w:delText>
          </w:r>
        </w:del>
      </w:ins>
      <w:ins w:id="212" w:author="Darcy Webber" w:date="2015-06-05T08:50:00Z">
        <w:r w:rsidR="00555FEF">
          <w:rPr>
            <w:rFonts w:ascii="Times New Roman" w:hAnsi="Times New Roman" w:cs="Times New Roman"/>
            <w:sz w:val="24"/>
            <w:szCs w:val="24"/>
          </w:rPr>
          <w:t>median</w:t>
        </w:r>
      </w:ins>
      <w:ins w:id="213" w:author="darcy" w:date="2015-06-03T00:57:00Z">
        <w:r w:rsidRPr="00036F66">
          <w:rPr>
            <w:rFonts w:ascii="Times New Roman" w:hAnsi="Times New Roman" w:cs="Times New Roman"/>
            <w:sz w:val="24"/>
            <w:szCs w:val="24"/>
          </w:rPr>
          <w:t xml:space="preserv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ins>
      <w:ins w:id="214" w:author="darcy" w:date="2015-06-03T00:58:00Z">
        <w:r>
          <w:rPr>
            <w:rFonts w:ascii="Times New Roman" w:hAnsi="Times New Roman" w:cs="Times New Roman"/>
            <w:sz w:val="24"/>
            <w:szCs w:val="24"/>
          </w:rPr>
          <w:t xml:space="preserve"> in most </w:t>
        </w:r>
        <w:del w:id="215" w:author="JTT" w:date="2015-06-05T10:53:00Z">
          <w:r w:rsidDel="0018174C">
            <w:rPr>
              <w:rFonts w:ascii="Times New Roman" w:hAnsi="Times New Roman" w:cs="Times New Roman"/>
              <w:sz w:val="24"/>
              <w:szCs w:val="24"/>
            </w:rPr>
            <w:delText>cases</w:delText>
          </w:r>
        </w:del>
      </w:ins>
      <w:ins w:id="216" w:author="JTT" w:date="2015-06-05T10:53:00Z">
        <w:r w:rsidR="0018174C">
          <w:rPr>
            <w:rFonts w:ascii="Times New Roman" w:hAnsi="Times New Roman" w:cs="Times New Roman"/>
            <w:sz w:val="24"/>
            <w:szCs w:val="24"/>
          </w:rPr>
          <w:t>scenarios of both simulation experiments</w:t>
        </w:r>
      </w:ins>
      <w:ins w:id="217" w:author="darcy" w:date="2015-06-03T00:58:00Z">
        <w:r>
          <w:rPr>
            <w:rFonts w:ascii="Times New Roman" w:hAnsi="Times New Roman" w:cs="Times New Roman"/>
            <w:sz w:val="24"/>
            <w:szCs w:val="24"/>
          </w:rPr>
          <w:t xml:space="preserve"> (</w:t>
        </w:r>
      </w:ins>
      <w:ins w:id="218" w:author="JTT" w:date="2015-06-05T10:54:00Z">
        <w:r w:rsidR="0018174C">
          <w:rPr>
            <w:rFonts w:ascii="Times New Roman" w:hAnsi="Times New Roman" w:cs="Times New Roman"/>
            <w:sz w:val="24"/>
            <w:szCs w:val="24"/>
          </w:rPr>
          <w:t xml:space="preserve">different data-generating models: </w:t>
        </w:r>
      </w:ins>
      <w:ins w:id="219" w:author="darcy" w:date="2015-06-03T00:58:00Z">
        <w:r>
          <w:rPr>
            <w:rFonts w:ascii="Times New Roman" w:hAnsi="Times New Roman" w:cs="Times New Roman"/>
            <w:sz w:val="24"/>
            <w:szCs w:val="24"/>
          </w:rPr>
          <w:t>Figure 1</w:t>
        </w:r>
      </w:ins>
      <w:ins w:id="220" w:author="JTT" w:date="2015-06-05T10:54:00Z">
        <w:r w:rsidR="0018174C">
          <w:rPr>
            <w:rFonts w:ascii="Times New Roman" w:hAnsi="Times New Roman" w:cs="Times New Roman"/>
            <w:sz w:val="24"/>
            <w:szCs w:val="24"/>
          </w:rPr>
          <w:t xml:space="preserve">, power analysis: </w:t>
        </w:r>
      </w:ins>
      <w:ins w:id="221" w:author="darcy" w:date="2015-06-03T00:58:00Z">
        <w:del w:id="222" w:author="JTT" w:date="2015-06-05T10:54:00Z">
          <w:r w:rsidDel="0018174C">
            <w:rPr>
              <w:rFonts w:ascii="Times New Roman" w:hAnsi="Times New Roman" w:cs="Times New Roman"/>
              <w:sz w:val="24"/>
              <w:szCs w:val="24"/>
            </w:rPr>
            <w:delText xml:space="preserve"> and </w:delText>
          </w:r>
        </w:del>
        <w:r>
          <w:rPr>
            <w:rFonts w:ascii="Times New Roman" w:hAnsi="Times New Roman" w:cs="Times New Roman"/>
            <w:sz w:val="24"/>
            <w:szCs w:val="24"/>
          </w:rPr>
          <w:t>Figure 2).</w:t>
        </w:r>
      </w:ins>
      <w:r w:rsidR="00BA774B">
        <w:rPr>
          <w:rFonts w:ascii="Times New Roman" w:hAnsi="Times New Roman" w:cs="Times New Roman"/>
          <w:sz w:val="24"/>
          <w:szCs w:val="24"/>
        </w:rPr>
        <w:t xml:space="preserve">  </w:t>
      </w:r>
      <w:ins w:id="223" w:author="darcy" w:date="2015-06-03T01:02:00Z">
        <w:r w:rsidR="00113D40">
          <w:rPr>
            <w:rFonts w:ascii="Times New Roman" w:hAnsi="Times New Roman" w:cs="Times New Roman"/>
            <w:sz w:val="24"/>
            <w:szCs w:val="24"/>
          </w:rPr>
          <w:t>How</w:t>
        </w:r>
      </w:ins>
      <w:ins w:id="224" w:author="darcy" w:date="2015-06-03T01:03:00Z">
        <w:r w:rsidR="00113D40">
          <w:rPr>
            <w:rFonts w:ascii="Times New Roman" w:hAnsi="Times New Roman" w:cs="Times New Roman"/>
            <w:sz w:val="24"/>
            <w:szCs w:val="24"/>
          </w:rPr>
          <w:t>e</w:t>
        </w:r>
      </w:ins>
      <w:ins w:id="225" w:author="darcy" w:date="2015-06-03T01:02:00Z">
        <w:r w:rsidR="00113D40">
          <w:rPr>
            <w:rFonts w:ascii="Times New Roman" w:hAnsi="Times New Roman" w:cs="Times New Roman"/>
            <w:sz w:val="24"/>
            <w:szCs w:val="24"/>
          </w:rPr>
          <w:t xml:space="preserve">ver, </w:t>
        </w:r>
      </w:ins>
      <w:moveFromRangeStart w:id="226" w:author="JTT" w:date="2015-06-05T10:55:00Z" w:name="move421265079"/>
      <w:moveFrom w:id="227" w:author="JTT" w:date="2015-06-05T10:55:00Z">
        <w:ins w:id="228" w:author="darcy" w:date="2015-06-03T01:03:00Z">
          <w:r w:rsidR="00113D40" w:rsidDel="0018174C">
            <w:rPr>
              <w:rFonts w:ascii="Times New Roman" w:hAnsi="Times New Roman" w:cs="Times New Roman"/>
              <w:sz w:val="24"/>
              <w:szCs w:val="24"/>
            </w:rPr>
            <w:t>w</w:t>
          </w:r>
        </w:ins>
        <w:ins w:id="229" w:author="darcy" w:date="2015-06-03T00:59:00Z">
          <w:r w:rsidR="00FA7DFB" w:rsidDel="0018174C">
            <w:rPr>
              <w:rFonts w:ascii="Times New Roman" w:hAnsi="Times New Roman" w:cs="Times New Roman"/>
              <w:sz w:val="24"/>
              <w:szCs w:val="24"/>
            </w:rPr>
            <w:t xml:space="preserve">hen estimating </w:t>
          </w:r>
        </w:ins>
        <w:ins w:id="230" w:author="darcy" w:date="2015-06-03T01:01:00Z">
          <w:r w:rsidR="00FA7DFB" w:rsidRPr="00036F66" w:rsidDel="0018174C">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sidDel="0018174C">
            <w:rPr>
              <w:rFonts w:ascii="Times New Roman" w:hAnsi="Times New Roman" w:cs="Times New Roman"/>
              <w:sz w:val="24"/>
              <w:szCs w:val="24"/>
            </w:rPr>
            <w:t xml:space="preserve"> only)</w:t>
          </w:r>
          <w:r w:rsidR="00FA7DFB" w:rsidDel="0018174C">
            <w:rPr>
              <w:rFonts w:ascii="Times New Roman" w:hAnsi="Times New Roman" w:cs="Times New Roman"/>
              <w:sz w:val="24"/>
              <w:szCs w:val="24"/>
            </w:rPr>
            <w:t xml:space="preserve">, </w:t>
          </w:r>
        </w:ins>
      </w:moveFrom>
      <w:moveFromRangeEnd w:id="226"/>
      <w:ins w:id="231" w:author="darcy" w:date="2015-06-03T01:01:00Z">
        <w:r w:rsidR="00FA7DFB">
          <w:rPr>
            <w:rFonts w:ascii="Times New Roman" w:hAnsi="Times New Roman" w:cs="Times New Roman"/>
            <w:sz w:val="24"/>
            <w:szCs w:val="24"/>
          </w:rPr>
          <w:t xml:space="preserve">the model performs poorly </w:t>
        </w:r>
        <w:del w:id="232" w:author="JTT" w:date="2015-06-05T10:55:00Z">
          <w:r w:rsidR="00FA7DFB" w:rsidDel="0018174C">
            <w:rPr>
              <w:rFonts w:ascii="Times New Roman" w:hAnsi="Times New Roman" w:cs="Times New Roman"/>
              <w:sz w:val="24"/>
              <w:szCs w:val="24"/>
            </w:rPr>
            <w:delText>given</w:delText>
          </w:r>
        </w:del>
      </w:ins>
      <w:ins w:id="233" w:author="JTT" w:date="2015-06-05T10:55:00Z">
        <w:r w:rsidR="0018174C">
          <w:rPr>
            <w:rFonts w:ascii="Times New Roman" w:hAnsi="Times New Roman" w:cs="Times New Roman"/>
            <w:sz w:val="24"/>
            <w:szCs w:val="24"/>
          </w:rPr>
          <w:t>when</w:t>
        </w:r>
      </w:ins>
      <w:ins w:id="234" w:author="darcy" w:date="2015-06-03T01:01:00Z">
        <w:r w:rsidR="00FA7DFB">
          <w:rPr>
            <w:rFonts w:ascii="Times New Roman" w:hAnsi="Times New Roman" w:cs="Times New Roman"/>
            <w:sz w:val="24"/>
            <w:szCs w:val="24"/>
          </w:rPr>
          <w:t xml:space="preserve"> data </w:t>
        </w:r>
      </w:ins>
      <w:ins w:id="235" w:author="JTT" w:date="2015-06-05T10:55:00Z">
        <w:r w:rsidR="0018174C">
          <w:rPr>
            <w:rFonts w:ascii="Times New Roman" w:hAnsi="Times New Roman" w:cs="Times New Roman"/>
            <w:sz w:val="24"/>
            <w:szCs w:val="24"/>
          </w:rPr>
          <w:t xml:space="preserve">are </w:t>
        </w:r>
      </w:ins>
      <w:ins w:id="236" w:author="darcy" w:date="2015-06-03T01:02:00Z">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w:t>
        </w:r>
      </w:ins>
      <w:ins w:id="237" w:author="JTT" w:date="2015-06-05T10:55:00Z">
        <w:r w:rsidR="0018174C">
          <w:rPr>
            <w:rFonts w:ascii="Times New Roman" w:hAnsi="Times New Roman" w:cs="Times New Roman"/>
            <w:sz w:val="24"/>
            <w:szCs w:val="24"/>
          </w:rPr>
          <w:t xml:space="preserve"> </w:t>
        </w:r>
      </w:ins>
      <w:ins w:id="238" w:author="darcy" w:date="2015-06-03T01:02:00Z">
        <w:del w:id="239" w:author="JTT" w:date="2015-06-05T10:55:00Z">
          <w:r w:rsidR="00FA7DFB" w:rsidRPr="00036F66" w:rsidDel="0018174C">
            <w:rPr>
              <w:rFonts w:ascii="Times New Roman" w:hAnsi="Times New Roman" w:cs="Times New Roman"/>
              <w:sz w:val="24"/>
              <w:szCs w:val="24"/>
            </w:rPr>
            <w:delText xml:space="preserve"> </w:delText>
          </w:r>
        </w:del>
        <w:r w:rsidR="00FA7DFB" w:rsidRPr="00036F66">
          <w:rPr>
            <w:rFonts w:ascii="Times New Roman" w:hAnsi="Times New Roman" w:cs="Times New Roman"/>
            <w:sz w:val="24"/>
            <w:szCs w:val="24"/>
          </w:rPr>
          <w:t>(</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ins>
      <w:ins w:id="240" w:author="JTT" w:date="2015-06-05T10:55:00Z">
        <w:r w:rsidR="0018174C">
          <w:rPr>
            <w:rFonts w:ascii="Times New Roman" w:hAnsi="Times New Roman" w:cs="Times New Roman"/>
            <w:sz w:val="24"/>
            <w:szCs w:val="24"/>
          </w:rPr>
          <w:t xml:space="preserve"> but </w:t>
        </w:r>
      </w:ins>
      <w:moveToRangeStart w:id="241" w:author="JTT" w:date="2015-06-05T10:55:00Z" w:name="move421265079"/>
      <w:moveTo w:id="242" w:author="JTT" w:date="2015-06-05T10:55:00Z">
        <w:del w:id="243" w:author="JTT" w:date="2015-06-05T10:55:00Z">
          <w:r w:rsidR="0018174C" w:rsidDel="0018174C">
            <w:rPr>
              <w:rFonts w:ascii="Times New Roman" w:hAnsi="Times New Roman" w:cs="Times New Roman"/>
              <w:sz w:val="24"/>
              <w:szCs w:val="24"/>
            </w:rPr>
            <w:delText>when</w:delText>
          </w:r>
        </w:del>
      </w:moveTo>
      <w:ins w:id="244" w:author="JTT" w:date="2015-06-05T10:55:00Z">
        <w:r w:rsidR="0018174C">
          <w:rPr>
            <w:rFonts w:ascii="Times New Roman" w:hAnsi="Times New Roman" w:cs="Times New Roman"/>
            <w:sz w:val="24"/>
            <w:szCs w:val="24"/>
          </w:rPr>
          <w:t>the</w:t>
        </w:r>
      </w:ins>
      <w:moveTo w:id="245" w:author="JTT" w:date="2015-06-05T10:55:00Z">
        <w:r w:rsidR="0018174C">
          <w:rPr>
            <w:rFonts w:ascii="Times New Roman" w:hAnsi="Times New Roman" w:cs="Times New Roman"/>
            <w:sz w:val="24"/>
            <w:szCs w:val="24"/>
          </w:rPr>
          <w:t xml:space="preserve"> estimati</w:t>
        </w:r>
      </w:moveTo>
      <w:ins w:id="246" w:author="JTT" w:date="2015-06-05T10:55:00Z">
        <w:r w:rsidR="0018174C">
          <w:rPr>
            <w:rFonts w:ascii="Times New Roman" w:hAnsi="Times New Roman" w:cs="Times New Roman"/>
            <w:sz w:val="24"/>
            <w:szCs w:val="24"/>
          </w:rPr>
          <w:t>on model only</w:t>
        </w:r>
      </w:ins>
      <w:moveTo w:id="247" w:author="JTT" w:date="2015-06-05T10:55:00Z">
        <w:del w:id="248" w:author="JTT" w:date="2015-06-05T10:55:00Z">
          <w:r w:rsidR="0018174C" w:rsidDel="0018174C">
            <w:rPr>
              <w:rFonts w:ascii="Times New Roman" w:hAnsi="Times New Roman" w:cs="Times New Roman"/>
              <w:sz w:val="24"/>
              <w:szCs w:val="24"/>
            </w:rPr>
            <w:delText>ng</w:delText>
          </w:r>
        </w:del>
        <w:r w:rsidR="0018174C">
          <w:rPr>
            <w:rFonts w:ascii="Times New Roman" w:hAnsi="Times New Roman" w:cs="Times New Roman"/>
            <w:sz w:val="24"/>
            <w:szCs w:val="24"/>
          </w:rPr>
          <w:t xml:space="preserve"> </w:t>
        </w:r>
        <w:r w:rsidR="0018174C"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18174C" w:rsidRPr="00036F66">
          <w:rPr>
            <w:rFonts w:ascii="Times New Roman" w:hAnsi="Times New Roman" w:cs="Times New Roman"/>
            <w:sz w:val="24"/>
            <w:szCs w:val="24"/>
          </w:rPr>
          <w:t xml:space="preserve"> only)</w:t>
        </w:r>
        <w:r w:rsidR="0018174C">
          <w:rPr>
            <w:rFonts w:ascii="Times New Roman" w:hAnsi="Times New Roman" w:cs="Times New Roman"/>
            <w:sz w:val="24"/>
            <w:szCs w:val="24"/>
          </w:rPr>
          <w:t>,</w:t>
        </w:r>
      </w:moveTo>
      <w:moveToRangeEnd w:id="241"/>
      <w:ins w:id="249" w:author="Darcy Webber" w:date="2015-06-05T08:51:00Z">
        <w:del w:id="250" w:author="JTT" w:date="2015-06-05T10:56:00Z">
          <w:r w:rsidR="00555FEF" w:rsidDel="00637E8E">
            <w:rPr>
              <w:rFonts w:ascii="Times New Roman" w:hAnsi="Times New Roman" w:cs="Times New Roman"/>
              <w:sz w:val="24"/>
              <w:szCs w:val="24"/>
            </w:rPr>
            <w:delText>,</w:delText>
          </w:r>
        </w:del>
      </w:ins>
      <w:ins w:id="251" w:author="Darcy Webber" w:date="2015-06-05T08:47:00Z">
        <w:r w:rsidR="009E027C">
          <w:rPr>
            <w:rFonts w:ascii="Times New Roman" w:hAnsi="Times New Roman" w:cs="Times New Roman"/>
            <w:sz w:val="24"/>
            <w:szCs w:val="24"/>
          </w:rPr>
          <w:t xml:space="preserve"> even </w:t>
        </w:r>
      </w:ins>
      <w:ins w:id="252" w:author="Darcy Webber" w:date="2015-06-05T10:14:00Z">
        <w:r w:rsidR="00456A5F">
          <w:rPr>
            <w:rFonts w:ascii="Times New Roman" w:hAnsi="Times New Roman" w:cs="Times New Roman"/>
            <w:sz w:val="24"/>
            <w:szCs w:val="24"/>
          </w:rPr>
          <w:t>with</w:t>
        </w:r>
      </w:ins>
      <w:ins w:id="253" w:author="Darcy Webber" w:date="2015-06-05T08:47:00Z">
        <w:r w:rsidR="009E027C">
          <w:rPr>
            <w:rFonts w:ascii="Times New Roman" w:hAnsi="Times New Roman" w:cs="Times New Roman"/>
            <w:sz w:val="24"/>
            <w:szCs w:val="24"/>
          </w:rPr>
          <w:t xml:space="preserve"> high sample sizes (</w:t>
        </w:r>
      </w:ins>
      <w:ins w:id="254" w:author="Darcy Webber" w:date="2015-06-05T08:48:00Z">
        <w:r w:rsidR="009E027C">
          <w:rPr>
            <w:rFonts w:ascii="Times New Roman" w:hAnsi="Times New Roman" w:cs="Times New Roman"/>
            <w:sz w:val="24"/>
            <w:szCs w:val="24"/>
          </w:rPr>
          <w:t xml:space="preserve">i.e., </w:t>
        </w:r>
        <w:r w:rsidR="009E027C" w:rsidRPr="00036F66">
          <w:rPr>
            <w:rFonts w:ascii="Times New Roman" w:hAnsi="Times New Roman" w:cs="Times New Roman"/>
            <w:i/>
            <w:sz w:val="24"/>
            <w:szCs w:val="24"/>
          </w:rPr>
          <w:t>n=5</w:t>
        </w:r>
        <w:r w:rsidR="00112A87">
          <w:rPr>
            <w:rFonts w:ascii="Times New Roman" w:hAnsi="Times New Roman" w:cs="Times New Roman"/>
            <w:i/>
            <w:sz w:val="24"/>
            <w:szCs w:val="24"/>
          </w:rPr>
          <w:t>0</w:t>
        </w:r>
        <w:r w:rsidR="009E027C" w:rsidRPr="00036F66">
          <w:rPr>
            <w:rFonts w:ascii="Times New Roman" w:hAnsi="Times New Roman" w:cs="Times New Roman"/>
            <w:i/>
            <w:sz w:val="24"/>
            <w:szCs w:val="24"/>
          </w:rPr>
          <w:t>0</w:t>
        </w:r>
        <w:r w:rsidR="009E027C" w:rsidRPr="00036F66">
          <w:rPr>
            <w:rFonts w:ascii="Times New Roman" w:hAnsi="Times New Roman" w:cs="Times New Roman"/>
            <w:sz w:val="24"/>
            <w:szCs w:val="24"/>
          </w:rPr>
          <w:t xml:space="preserve"> individuals</w:t>
        </w:r>
        <w:r w:rsidR="00112A87">
          <w:rPr>
            <w:rFonts w:ascii="Times New Roman" w:hAnsi="Times New Roman" w:cs="Times New Roman"/>
            <w:sz w:val="24"/>
            <w:szCs w:val="24"/>
          </w:rPr>
          <w:t>, Figure 2</w:t>
        </w:r>
      </w:ins>
      <w:ins w:id="255" w:author="Darcy Webber" w:date="2015-06-05T08:47:00Z">
        <w:r w:rsidR="009E027C">
          <w:rPr>
            <w:rFonts w:ascii="Times New Roman" w:hAnsi="Times New Roman" w:cs="Times New Roman"/>
            <w:sz w:val="24"/>
            <w:szCs w:val="24"/>
          </w:rPr>
          <w:t>)</w:t>
        </w:r>
      </w:ins>
      <w:ins w:id="256" w:author="darcy" w:date="2015-06-03T01:02:00Z">
        <w:r w:rsidR="00FA7DFB" w:rsidRPr="00036F66">
          <w:rPr>
            <w:rFonts w:ascii="Times New Roman" w:hAnsi="Times New Roman" w:cs="Times New Roman"/>
            <w:sz w:val="24"/>
            <w:szCs w:val="24"/>
          </w:rPr>
          <w:t>.</w:t>
        </w:r>
      </w:ins>
      <w:ins w:id="257" w:author="Darcy Webber" w:date="2015-06-05T08:46:00Z">
        <w:r w:rsidR="00CF472C">
          <w:rPr>
            <w:rFonts w:ascii="Times New Roman" w:hAnsi="Times New Roman" w:cs="Times New Roman"/>
            <w:sz w:val="24"/>
            <w:szCs w:val="24"/>
          </w:rPr>
          <w:t xml:space="preserve">  </w:t>
        </w:r>
      </w:ins>
    </w:p>
    <w:p w14:paraId="02F2315B" w14:textId="70C55FBE" w:rsidR="00E70A77" w:rsidRDefault="00C95CAD" w:rsidP="00C95CAD">
      <w:pPr>
        <w:tabs>
          <w:tab w:val="left" w:pos="360"/>
          <w:tab w:val="left" w:pos="720"/>
          <w:tab w:val="left" w:pos="8640"/>
        </w:tabs>
        <w:spacing w:after="0" w:line="480" w:lineRule="auto"/>
        <w:rPr>
          <w:ins w:id="258" w:author="Darcy Webber" w:date="2015-06-05T08:43:00Z"/>
          <w:rFonts w:ascii="Times New Roman" w:hAnsi="Times New Roman" w:cs="Times New Roman"/>
          <w:sz w:val="24"/>
          <w:szCs w:val="24"/>
        </w:rPr>
      </w:pPr>
      <w:del w:id="259" w:author="Darcy Webber" w:date="2015-06-05T08:46:00Z">
        <w:r w:rsidRPr="00036F66" w:rsidDel="00CF472C">
          <w:rPr>
            <w:rFonts w:ascii="Times New Roman" w:hAnsi="Times New Roman" w:cs="Times New Roman"/>
            <w:sz w:val="24"/>
            <w:szCs w:val="24"/>
          </w:rPr>
          <w:tab/>
        </w:r>
      </w:del>
      <w:r w:rsidRPr="00036F66">
        <w:rPr>
          <w:rFonts w:ascii="Times New Roman" w:hAnsi="Times New Roman" w:cs="Times New Roman"/>
          <w:sz w:val="24"/>
          <w:szCs w:val="24"/>
        </w:rPr>
        <w:t xml:space="preserve">In the </w:t>
      </w:r>
      <w:del w:id="260" w:author="JTT" w:date="2015-06-04T10:00:00Z">
        <w:r w:rsidRPr="00036F66" w:rsidDel="00734169">
          <w:rPr>
            <w:rFonts w:ascii="Times New Roman" w:hAnsi="Times New Roman" w:cs="Times New Roman"/>
            <w:sz w:val="24"/>
            <w:szCs w:val="24"/>
          </w:rPr>
          <w:delText xml:space="preserve">simulation </w:delText>
        </w:r>
      </w:del>
      <w:ins w:id="261" w:author="JTT" w:date="2015-06-04T10:00:00Z">
        <w:r w:rsidR="00734169">
          <w:rPr>
            <w:rFonts w:ascii="Times New Roman" w:hAnsi="Times New Roman" w:cs="Times New Roman"/>
            <w:sz w:val="24"/>
            <w:szCs w:val="24"/>
          </w:rPr>
          <w:t>power-analysis experiment</w:t>
        </w:r>
      </w:ins>
      <w:del w:id="262" w:author="JTT" w:date="2015-06-04T10:00:00Z">
        <w:r w:rsidRPr="00036F66" w:rsidDel="00734169">
          <w:rPr>
            <w:rFonts w:ascii="Times New Roman" w:hAnsi="Times New Roman" w:cs="Times New Roman"/>
            <w:sz w:val="24"/>
            <w:szCs w:val="24"/>
          </w:rPr>
          <w:delText>study</w:delText>
        </w:r>
      </w:del>
      <w:r w:rsidRPr="00036F66">
        <w:rPr>
          <w:rFonts w:ascii="Times New Roman" w:hAnsi="Times New Roman" w:cs="Times New Roman"/>
          <w:sz w:val="24"/>
          <w:szCs w:val="24"/>
        </w:rPr>
        <w:t xml:space="preserve">, estimates of </w:t>
      </w:r>
      <w:del w:id="263" w:author="Darcy Webber" w:date="2015-06-05T08:51:00Z">
        <w:r w:rsidRPr="00036F66" w:rsidDel="00555FEF">
          <w:rPr>
            <w:rFonts w:ascii="Times New Roman" w:hAnsi="Times New Roman" w:cs="Times New Roman"/>
            <w:sz w:val="24"/>
            <w:szCs w:val="24"/>
          </w:rPr>
          <w:delText xml:space="preserve">average </w:delText>
        </w:r>
      </w:del>
      <w:ins w:id="264" w:author="Darcy Webber" w:date="2015-06-05T08:51:00Z">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xml:space="preserve">) and </w:t>
      </w:r>
      <w:del w:id="265" w:author="Darcy Webber" w:date="2015-06-05T08:51:00Z">
        <w:r w:rsidRPr="00036F66" w:rsidDel="00555FEF">
          <w:rPr>
            <w:rFonts w:ascii="Times New Roman" w:hAnsi="Times New Roman" w:cs="Times New Roman"/>
            <w:sz w:val="24"/>
            <w:szCs w:val="24"/>
          </w:rPr>
          <w:delText xml:space="preserve">average </w:delText>
        </w:r>
      </w:del>
      <w:ins w:id="266" w:author="Darcy Webber" w:date="2015-06-05T08:51:00Z">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xml:space="preserve">) </w:t>
      </w:r>
      <w:del w:id="267" w:author="JTT" w:date="2015-06-04T10:00:00Z">
        <w:r w:rsidRPr="00036F66" w:rsidDel="00734169">
          <w:rPr>
            <w:rFonts w:ascii="Times New Roman" w:hAnsi="Times New Roman" w:cs="Times New Roman"/>
            <w:sz w:val="24"/>
            <w:szCs w:val="24"/>
          </w:rPr>
          <w:delText>are unbiased in each of the four estimation models, and the</w:delText>
        </w:r>
      </w:del>
      <w:ins w:id="268" w:author="JTT" w:date="2015-06-04T10:00:00Z">
        <w:r w:rsidR="00734169">
          <w:rPr>
            <w:rFonts w:ascii="Times New Roman" w:hAnsi="Times New Roman" w:cs="Times New Roman"/>
            <w:sz w:val="24"/>
            <w:szCs w:val="24"/>
          </w:rPr>
          <w:t>become more</w:t>
        </w:r>
      </w:ins>
      <w:r w:rsidRPr="00036F66">
        <w:rPr>
          <w:rFonts w:ascii="Times New Roman" w:hAnsi="Times New Roman" w:cs="Times New Roman"/>
          <w:sz w:val="24"/>
          <w:szCs w:val="24"/>
        </w:rPr>
        <w:t xml:space="preserve"> precis</w:t>
      </w:r>
      <w:ins w:id="269" w:author="Darcy Webber" w:date="2015-06-05T08:42:00Z">
        <w:r w:rsidR="00840DE5">
          <w:rPr>
            <w:rFonts w:ascii="Times New Roman" w:hAnsi="Times New Roman" w:cs="Times New Roman"/>
            <w:sz w:val="24"/>
            <w:szCs w:val="24"/>
          </w:rPr>
          <w:t>e</w:t>
        </w:r>
      </w:ins>
      <w:del w:id="270" w:author="Darcy Webber" w:date="2015-06-05T08:42:00Z">
        <w:r w:rsidRPr="00036F66" w:rsidDel="00840DE5">
          <w:rPr>
            <w:rFonts w:ascii="Times New Roman" w:hAnsi="Times New Roman" w:cs="Times New Roman"/>
            <w:sz w:val="24"/>
            <w:szCs w:val="24"/>
          </w:rPr>
          <w:delText>ion</w:delText>
        </w:r>
      </w:del>
      <w:r w:rsidRPr="00036F66">
        <w:rPr>
          <w:rFonts w:ascii="Times New Roman" w:hAnsi="Times New Roman" w:cs="Times New Roman"/>
          <w:sz w:val="24"/>
          <w:szCs w:val="24"/>
        </w:rPr>
        <w:t xml:space="preserve"> (i.e., the distribution of estimates around the true value</w:t>
      </w:r>
      <w:del w:id="271" w:author="JTT" w:date="2015-06-04T10:01:00Z">
        <w:r w:rsidRPr="00036F66" w:rsidDel="00734169">
          <w:rPr>
            <w:rFonts w:ascii="Times New Roman" w:hAnsi="Times New Roman" w:cs="Times New Roman"/>
            <w:sz w:val="24"/>
            <w:szCs w:val="24"/>
          </w:rPr>
          <w:delText>)</w:delText>
        </w:r>
      </w:del>
      <w:r w:rsidRPr="00036F66">
        <w:rPr>
          <w:rFonts w:ascii="Times New Roman" w:hAnsi="Times New Roman" w:cs="Times New Roman"/>
          <w:sz w:val="24"/>
          <w:szCs w:val="24"/>
        </w:rPr>
        <w:t xml:space="preserve"> gets tighter</w:t>
      </w:r>
      <w:ins w:id="272" w:author="JTT" w:date="2015-06-04T10:01:00Z">
        <w:r w:rsidR="00734169">
          <w:rPr>
            <w:rFonts w:ascii="Times New Roman" w:hAnsi="Times New Roman" w:cs="Times New Roman"/>
            <w:sz w:val="24"/>
            <w:szCs w:val="24"/>
          </w:rPr>
          <w:t>)</w:t>
        </w:r>
      </w:ins>
      <w:r w:rsidRPr="00036F66">
        <w:rPr>
          <w:rFonts w:ascii="Times New Roman" w:hAnsi="Times New Roman" w:cs="Times New Roman"/>
          <w:sz w:val="24"/>
          <w:szCs w:val="24"/>
        </w:rPr>
        <w:t xml:space="preserve">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del w:id="273" w:author="JTT" w:date="2015-06-04T10:01:00Z">
        <w:r w:rsidRPr="00036F66" w:rsidDel="00734169">
          <w:rPr>
            <w:rFonts w:ascii="Times New Roman" w:hAnsi="Times New Roman" w:cs="Times New Roman"/>
            <w:sz w:val="24"/>
            <w:szCs w:val="24"/>
          </w:rPr>
          <w:fldChar w:fldCharType="begin"/>
        </w:r>
        <w:r w:rsidRPr="00036F66" w:rsidDel="00734169">
          <w:rPr>
            <w:rFonts w:ascii="Times New Roman" w:hAnsi="Times New Roman" w:cs="Times New Roman"/>
            <w:sz w:val="24"/>
            <w:szCs w:val="24"/>
          </w:rPr>
          <w:delInstrText xml:space="preserve"> REF _Ref410630945 \h  \* MERGEFORMAT </w:delInstrText>
        </w:r>
        <w:r w:rsidRPr="00036F66" w:rsidDel="00734169">
          <w:rPr>
            <w:rFonts w:ascii="Times New Roman" w:hAnsi="Times New Roman" w:cs="Times New Roman"/>
            <w:sz w:val="24"/>
            <w:szCs w:val="24"/>
          </w:rPr>
        </w:r>
        <w:r w:rsidRPr="00036F66" w:rsidDel="00734169">
          <w:rPr>
            <w:rFonts w:ascii="Times New Roman" w:hAnsi="Times New Roman" w:cs="Times New Roman"/>
            <w:sz w:val="24"/>
            <w:szCs w:val="24"/>
          </w:rPr>
          <w:fldChar w:fldCharType="separate"/>
        </w:r>
        <w:r w:rsidRPr="00036F66" w:rsidDel="00734169">
          <w:rPr>
            <w:rFonts w:ascii="Times New Roman" w:hAnsi="Times New Roman" w:cs="Times New Roman"/>
            <w:sz w:val="24"/>
            <w:szCs w:val="24"/>
          </w:rPr>
          <w:delText xml:space="preserve">Figure </w:delText>
        </w:r>
        <w:r w:rsidRPr="00036F66" w:rsidDel="00734169">
          <w:rPr>
            <w:rFonts w:ascii="Times New Roman" w:hAnsi="Times New Roman" w:cs="Times New Roman"/>
            <w:noProof/>
            <w:sz w:val="24"/>
            <w:szCs w:val="24"/>
          </w:rPr>
          <w:delText>5</w:delText>
        </w:r>
        <w:r w:rsidRPr="00036F66" w:rsidDel="00734169">
          <w:rPr>
            <w:rFonts w:ascii="Times New Roman" w:hAnsi="Times New Roman" w:cs="Times New Roman"/>
            <w:sz w:val="24"/>
            <w:szCs w:val="24"/>
          </w:rPr>
          <w:fldChar w:fldCharType="end"/>
        </w:r>
        <w:r w:rsidRPr="00036F66" w:rsidDel="00734169">
          <w:rPr>
            <w:rFonts w:ascii="Times New Roman" w:hAnsi="Times New Roman" w:cs="Times New Roman"/>
            <w:sz w:val="24"/>
            <w:szCs w:val="24"/>
          </w:rPr>
          <w:delText xml:space="preserve"> and </w:delText>
        </w:r>
        <w:r w:rsidRPr="00036F66" w:rsidDel="00734169">
          <w:rPr>
            <w:rFonts w:ascii="Times New Roman" w:hAnsi="Times New Roman" w:cs="Times New Roman"/>
            <w:sz w:val="24"/>
            <w:szCs w:val="24"/>
          </w:rPr>
          <w:fldChar w:fldCharType="begin"/>
        </w:r>
        <w:r w:rsidRPr="00036F66" w:rsidDel="00734169">
          <w:rPr>
            <w:rFonts w:ascii="Times New Roman" w:hAnsi="Times New Roman" w:cs="Times New Roman"/>
            <w:sz w:val="24"/>
            <w:szCs w:val="24"/>
          </w:rPr>
          <w:delInstrText xml:space="preserve"> REF _Ref409962302 \h  \* MERGEFORMAT </w:delInstrText>
        </w:r>
        <w:r w:rsidRPr="00036F66" w:rsidDel="00734169">
          <w:rPr>
            <w:rFonts w:ascii="Times New Roman" w:hAnsi="Times New Roman" w:cs="Times New Roman"/>
            <w:sz w:val="24"/>
            <w:szCs w:val="24"/>
          </w:rPr>
        </w:r>
        <w:r w:rsidRPr="00036F66" w:rsidDel="00734169">
          <w:rPr>
            <w:rFonts w:ascii="Times New Roman" w:hAnsi="Times New Roman" w:cs="Times New Roman"/>
            <w:sz w:val="24"/>
            <w:szCs w:val="24"/>
          </w:rPr>
          <w:fldChar w:fldCharType="separate"/>
        </w:r>
        <w:r w:rsidRPr="00036F66" w:rsidDel="00734169">
          <w:rPr>
            <w:rFonts w:ascii="Times New Roman" w:hAnsi="Times New Roman" w:cs="Times New Roman"/>
            <w:color w:val="000000" w:themeColor="text1"/>
            <w:sz w:val="24"/>
            <w:szCs w:val="24"/>
          </w:rPr>
          <w:delText xml:space="preserve">Figure </w:delText>
        </w:r>
        <w:r w:rsidRPr="00036F66" w:rsidDel="00734169">
          <w:rPr>
            <w:rFonts w:ascii="Times New Roman" w:hAnsi="Times New Roman" w:cs="Times New Roman"/>
            <w:noProof/>
            <w:color w:val="000000" w:themeColor="text1"/>
            <w:sz w:val="24"/>
            <w:szCs w:val="24"/>
          </w:rPr>
          <w:delText>6</w:delText>
        </w:r>
        <w:r w:rsidRPr="00036F66" w:rsidDel="00734169">
          <w:rPr>
            <w:rFonts w:ascii="Times New Roman" w:hAnsi="Times New Roman" w:cs="Times New Roman"/>
            <w:sz w:val="24"/>
            <w:szCs w:val="24"/>
          </w:rPr>
          <w:fldChar w:fldCharType="end"/>
        </w:r>
      </w:del>
      <w:ins w:id="274" w:author="JTT" w:date="2015-06-04T10:01:00Z">
        <w:r w:rsidR="00734169">
          <w:rPr>
            <w:rFonts w:ascii="Times New Roman" w:hAnsi="Times New Roman" w:cs="Times New Roman"/>
            <w:sz w:val="24"/>
            <w:szCs w:val="24"/>
          </w:rPr>
          <w:t>Figure 2</w:t>
        </w:r>
      </w:ins>
      <w:r w:rsidRPr="00036F66">
        <w:rPr>
          <w:rFonts w:ascii="Times New Roman" w:hAnsi="Times New Roman" w:cs="Times New Roman"/>
          <w:sz w:val="24"/>
          <w:szCs w:val="24"/>
        </w:rPr>
        <w:t xml:space="preserve">).  </w:t>
      </w:r>
    </w:p>
    <w:p w14:paraId="7C5B0B16" w14:textId="5BC39789" w:rsidR="00C95CAD" w:rsidRPr="00036F66" w:rsidRDefault="00E70A77" w:rsidP="00C95CAD">
      <w:pPr>
        <w:tabs>
          <w:tab w:val="left" w:pos="360"/>
          <w:tab w:val="left" w:pos="720"/>
          <w:tab w:val="left" w:pos="8640"/>
        </w:tabs>
        <w:spacing w:after="0" w:line="480" w:lineRule="auto"/>
        <w:rPr>
          <w:rFonts w:ascii="Times New Roman" w:hAnsi="Times New Roman" w:cs="Times New Roman"/>
          <w:sz w:val="24"/>
          <w:szCs w:val="24"/>
        </w:rPr>
      </w:pPr>
      <w:ins w:id="275" w:author="Darcy Webber" w:date="2015-06-05T08:43:00Z">
        <w:r>
          <w:rPr>
            <w:rFonts w:ascii="Times New Roman" w:hAnsi="Times New Roman" w:cs="Times New Roman"/>
            <w:sz w:val="24"/>
            <w:szCs w:val="24"/>
          </w:rPr>
          <w:tab/>
        </w:r>
      </w:ins>
      <w:r w:rsidR="00C95CAD" w:rsidRPr="00036F66">
        <w:rPr>
          <w:rFonts w:ascii="Times New Roman" w:hAnsi="Times New Roman" w:cs="Times New Roman"/>
          <w:sz w:val="24"/>
          <w:szCs w:val="24"/>
        </w:rPr>
        <w:t>The size at birth (</w:t>
      </w:r>
      <w:r w:rsidR="00C95CAD" w:rsidRPr="00036F66">
        <w:rPr>
          <w:rFonts w:ascii="Times New Roman" w:hAnsi="Times New Roman" w:cs="Times New Roman"/>
          <w:i/>
          <w:sz w:val="24"/>
          <w:szCs w:val="24"/>
        </w:rPr>
        <w:t>L</w:t>
      </w:r>
      <w:r w:rsidR="00C95CAD" w:rsidRPr="00036F66">
        <w:rPr>
          <w:rFonts w:ascii="Times New Roman" w:hAnsi="Times New Roman" w:cs="Times New Roman"/>
          <w:i/>
          <w:sz w:val="24"/>
          <w:szCs w:val="24"/>
          <w:vertAlign w:val="subscript"/>
        </w:rPr>
        <w:t>0,s</w:t>
      </w:r>
      <w:r w:rsidR="00C95CAD" w:rsidRPr="00036F66">
        <w:rPr>
          <w:rFonts w:ascii="Times New Roman" w:hAnsi="Times New Roman" w:cs="Times New Roman"/>
          <w:sz w:val="24"/>
          <w:szCs w:val="24"/>
        </w:rPr>
        <w:t xml:space="preserve">) is also unbiased </w:t>
      </w:r>
      <w:del w:id="276" w:author="Darcy Webber" w:date="2015-06-05T08:52:00Z">
        <w:r w:rsidR="00C95CAD" w:rsidRPr="00036F66" w:rsidDel="00555FEF">
          <w:rPr>
            <w:rFonts w:ascii="Times New Roman" w:hAnsi="Times New Roman" w:cs="Times New Roman"/>
            <w:sz w:val="24"/>
            <w:szCs w:val="24"/>
          </w:rPr>
          <w:delText>for all sample sizes</w:delText>
        </w:r>
      </w:del>
      <w:ins w:id="277" w:author="Darcy Webber" w:date="2015-06-05T08:52:00Z">
        <w:r w:rsidR="00555FEF">
          <w:rPr>
            <w:rFonts w:ascii="Times New Roman" w:hAnsi="Times New Roman" w:cs="Times New Roman"/>
            <w:sz w:val="24"/>
            <w:szCs w:val="24"/>
          </w:rPr>
          <w:t>in both simulation experiments</w:t>
        </w:r>
      </w:ins>
      <w:ins w:id="278" w:author="Darcy Webber" w:date="2015-06-05T08:53:00Z">
        <w:r w:rsidR="00555FEF">
          <w:rPr>
            <w:rFonts w:ascii="Times New Roman" w:hAnsi="Times New Roman" w:cs="Times New Roman"/>
            <w:sz w:val="24"/>
            <w:szCs w:val="24"/>
          </w:rPr>
          <w:t xml:space="preserve"> (Figure 1 and Figure 2)</w:t>
        </w:r>
        <w:r w:rsidR="00966FD2">
          <w:rPr>
            <w:rFonts w:ascii="Times New Roman" w:hAnsi="Times New Roman" w:cs="Times New Roman"/>
            <w:sz w:val="24"/>
            <w:szCs w:val="24"/>
          </w:rPr>
          <w:t>.</w:t>
        </w:r>
        <w:r w:rsidR="008351E0">
          <w:rPr>
            <w:rFonts w:ascii="Times New Roman" w:hAnsi="Times New Roman" w:cs="Times New Roman"/>
            <w:sz w:val="24"/>
            <w:szCs w:val="24"/>
          </w:rPr>
          <w:t xml:space="preserve"> </w:t>
        </w:r>
      </w:ins>
      <w:ins w:id="279" w:author="Darcy Webber" w:date="2015-06-05T09:26:00Z">
        <w:r w:rsidR="00966FD2">
          <w:rPr>
            <w:rFonts w:ascii="Times New Roman" w:hAnsi="Times New Roman" w:cs="Times New Roman"/>
            <w:sz w:val="24"/>
            <w:szCs w:val="24"/>
          </w:rPr>
          <w:t xml:space="preserve"> </w:t>
        </w:r>
      </w:ins>
      <w:ins w:id="280" w:author="Darcy Webber" w:date="2015-06-05T10:15:00Z">
        <w:r w:rsidR="00456A5F">
          <w:rPr>
            <w:rFonts w:ascii="Times New Roman" w:hAnsi="Times New Roman" w:cs="Times New Roman"/>
            <w:sz w:val="24"/>
            <w:szCs w:val="24"/>
          </w:rPr>
          <w:t>But again</w:t>
        </w:r>
      </w:ins>
      <w:ins w:id="281" w:author="Darcy Webber" w:date="2015-06-05T08:54:00Z">
        <w:r w:rsidR="00C22298">
          <w:rPr>
            <w:rFonts w:ascii="Times New Roman" w:hAnsi="Times New Roman" w:cs="Times New Roman"/>
            <w:sz w:val="24"/>
            <w:szCs w:val="24"/>
          </w:rPr>
          <w:t xml:space="preserve">, </w:t>
        </w:r>
      </w:ins>
      <w:moveFromRangeStart w:id="282" w:author="JTT" w:date="2015-06-05T10:57:00Z" w:name="move421265149"/>
      <w:moveFrom w:id="283" w:author="JTT" w:date="2015-06-05T10:57:00Z">
        <w:ins w:id="284" w:author="Darcy Webber" w:date="2015-06-05T08:54:00Z">
          <w:r w:rsidR="00C22298" w:rsidDel="00163653">
            <w:rPr>
              <w:rFonts w:ascii="Times New Roman" w:hAnsi="Times New Roman" w:cs="Times New Roman"/>
              <w:sz w:val="24"/>
              <w:szCs w:val="24"/>
            </w:rPr>
            <w:t xml:space="preserve">when estimating </w:t>
          </w:r>
          <w:r w:rsidR="00C22298" w:rsidRPr="00036F66" w:rsidDel="00163653">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22298" w:rsidRPr="00036F66" w:rsidDel="00163653">
            <w:rPr>
              <w:rFonts w:ascii="Times New Roman" w:hAnsi="Times New Roman" w:cs="Times New Roman"/>
              <w:sz w:val="24"/>
              <w:szCs w:val="24"/>
            </w:rPr>
            <w:t xml:space="preserve"> only)</w:t>
          </w:r>
        </w:ins>
      </w:moveFrom>
      <w:moveFromRangeEnd w:id="282"/>
      <w:ins w:id="285" w:author="Darcy Webber" w:date="2015-06-05T08:54:00Z">
        <w:del w:id="286" w:author="JTT" w:date="2015-06-05T10:56:00Z">
          <w:r w:rsidR="00C22298" w:rsidDel="00163653">
            <w:rPr>
              <w:rFonts w:ascii="Times New Roman" w:hAnsi="Times New Roman" w:cs="Times New Roman"/>
              <w:sz w:val="24"/>
              <w:szCs w:val="24"/>
            </w:rPr>
            <w:delText xml:space="preserve">, </w:delText>
          </w:r>
        </w:del>
        <w:r w:rsidR="00C22298">
          <w:rPr>
            <w:rFonts w:ascii="Times New Roman" w:hAnsi="Times New Roman" w:cs="Times New Roman"/>
            <w:sz w:val="24"/>
            <w:szCs w:val="24"/>
          </w:rPr>
          <w:t xml:space="preserve">the model performs poorly given data simulated with </w:t>
        </w:r>
        <w:r w:rsidR="00C22298" w:rsidRPr="00036F66">
          <w:rPr>
            <w:rFonts w:ascii="Times New Roman" w:hAnsi="Times New Roman" w:cs="Times New Roman"/>
            <w:sz w:val="24"/>
            <w:szCs w:val="24"/>
          </w:rPr>
          <w:t>persistent variation in growth (</w:t>
        </w:r>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r w:rsidR="00C22298" w:rsidRPr="00036F66">
          <w:rPr>
            <w:rFonts w:ascii="Times New Roman" w:hAnsi="Times New Roman" w:cs="Times New Roman"/>
            <w:sz w:val="24"/>
            <w:szCs w:val="24"/>
          </w:rPr>
          <w:t xml:space="preserve"> </w:t>
        </w:r>
        <w:r w:rsidR="00C22298">
          <w:rPr>
            <w:rFonts w:ascii="Times New Roman" w:hAnsi="Times New Roman" w:cs="Times New Roman"/>
            <w:sz w:val="24"/>
            <w:szCs w:val="24"/>
          </w:rPr>
          <w:t xml:space="preserve">only or </w:t>
        </w:r>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r w:rsidR="00C22298"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22298" w:rsidRPr="00036F66">
          <w:rPr>
            <w:rFonts w:ascii="Times New Roman" w:hAnsi="Times New Roman" w:cs="Times New Roman"/>
            <w:sz w:val="24"/>
            <w:szCs w:val="24"/>
          </w:rPr>
          <w:t>)</w:t>
        </w:r>
      </w:ins>
      <w:ins w:id="287" w:author="JTT" w:date="2015-06-05T10:57:00Z">
        <w:r w:rsidR="00163653">
          <w:rPr>
            <w:rFonts w:ascii="Times New Roman" w:hAnsi="Times New Roman" w:cs="Times New Roman"/>
            <w:sz w:val="24"/>
            <w:szCs w:val="24"/>
          </w:rPr>
          <w:t xml:space="preserve"> but </w:t>
        </w:r>
      </w:ins>
      <w:moveToRangeStart w:id="288" w:author="JTT" w:date="2015-06-05T10:57:00Z" w:name="move421265149"/>
      <w:moveTo w:id="289" w:author="JTT" w:date="2015-06-05T10:57:00Z">
        <w:r w:rsidR="00163653">
          <w:rPr>
            <w:rFonts w:ascii="Times New Roman" w:hAnsi="Times New Roman" w:cs="Times New Roman"/>
            <w:sz w:val="24"/>
            <w:szCs w:val="24"/>
          </w:rPr>
          <w:t xml:space="preserve">when </w:t>
        </w:r>
      </w:moveTo>
      <w:ins w:id="290" w:author="JTT" w:date="2015-06-05T10:57:00Z">
        <w:r w:rsidR="00163653">
          <w:rPr>
            <w:rFonts w:ascii="Times New Roman" w:hAnsi="Times New Roman" w:cs="Times New Roman"/>
            <w:sz w:val="24"/>
            <w:szCs w:val="24"/>
          </w:rPr>
          <w:t xml:space="preserve">only </w:t>
        </w:r>
      </w:ins>
      <w:moveTo w:id="291" w:author="JTT" w:date="2015-06-05T10:57:00Z">
        <w:r w:rsidR="00163653">
          <w:rPr>
            <w:rFonts w:ascii="Times New Roman" w:hAnsi="Times New Roman" w:cs="Times New Roman"/>
            <w:sz w:val="24"/>
            <w:szCs w:val="24"/>
          </w:rPr>
          <w:t xml:space="preserve">estimating </w:t>
        </w:r>
        <w:r w:rsidR="00163653"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163653" w:rsidRPr="00036F66">
          <w:rPr>
            <w:rFonts w:ascii="Times New Roman" w:hAnsi="Times New Roman" w:cs="Times New Roman"/>
            <w:sz w:val="24"/>
            <w:szCs w:val="24"/>
          </w:rPr>
          <w:t xml:space="preserve"> only</w:t>
        </w:r>
      </w:moveTo>
      <w:ins w:id="292" w:author="JTT" w:date="2015-06-05T10:57:00Z">
        <w:r w:rsidR="00163653">
          <w:rPr>
            <w:rFonts w:ascii="Times New Roman" w:hAnsi="Times New Roman" w:cs="Times New Roman"/>
            <w:sz w:val="24"/>
            <w:szCs w:val="24"/>
          </w:rPr>
          <w:t>,</w:t>
        </w:r>
      </w:ins>
      <w:moveTo w:id="293" w:author="JTT" w:date="2015-06-05T10:57:00Z">
        <w:del w:id="294" w:author="JTT" w:date="2015-06-05T10:57:00Z">
          <w:r w:rsidR="00163653" w:rsidRPr="00036F66" w:rsidDel="00163653">
            <w:rPr>
              <w:rFonts w:ascii="Times New Roman" w:hAnsi="Times New Roman" w:cs="Times New Roman"/>
              <w:sz w:val="24"/>
              <w:szCs w:val="24"/>
            </w:rPr>
            <w:delText>)</w:delText>
          </w:r>
        </w:del>
      </w:moveTo>
      <w:moveToRangeEnd w:id="288"/>
      <w:ins w:id="295" w:author="Darcy Webber" w:date="2015-06-05T08:54:00Z">
        <w:del w:id="296" w:author="JTT" w:date="2015-06-05T10:57:00Z">
          <w:r w:rsidR="00C22298" w:rsidDel="00163653">
            <w:rPr>
              <w:rFonts w:ascii="Times New Roman" w:hAnsi="Times New Roman" w:cs="Times New Roman"/>
              <w:sz w:val="24"/>
              <w:szCs w:val="24"/>
            </w:rPr>
            <w:delText xml:space="preserve">, even </w:delText>
          </w:r>
        </w:del>
      </w:ins>
      <w:ins w:id="297" w:author="Darcy Webber" w:date="2015-06-05T10:15:00Z">
        <w:del w:id="298" w:author="JTT" w:date="2015-06-05T10:57:00Z">
          <w:r w:rsidR="00456A5F" w:rsidDel="00163653">
            <w:rPr>
              <w:rFonts w:ascii="Times New Roman" w:hAnsi="Times New Roman" w:cs="Times New Roman"/>
              <w:sz w:val="24"/>
              <w:szCs w:val="24"/>
            </w:rPr>
            <w:delText>with</w:delText>
          </w:r>
        </w:del>
      </w:ins>
      <w:ins w:id="299" w:author="Darcy Webber" w:date="2015-06-05T08:54:00Z">
        <w:del w:id="300" w:author="JTT" w:date="2015-06-05T10:57:00Z">
          <w:r w:rsidR="00C22298" w:rsidDel="00163653">
            <w:rPr>
              <w:rFonts w:ascii="Times New Roman" w:hAnsi="Times New Roman" w:cs="Times New Roman"/>
              <w:sz w:val="24"/>
              <w:szCs w:val="24"/>
            </w:rPr>
            <w:delText xml:space="preserve"> high sample sizes (i.e., </w:delText>
          </w:r>
          <w:r w:rsidR="00C22298" w:rsidRPr="00036F66" w:rsidDel="00163653">
            <w:rPr>
              <w:rFonts w:ascii="Times New Roman" w:hAnsi="Times New Roman" w:cs="Times New Roman"/>
              <w:i/>
              <w:sz w:val="24"/>
              <w:szCs w:val="24"/>
            </w:rPr>
            <w:delText>n=5</w:delText>
          </w:r>
          <w:r w:rsidR="00C22298" w:rsidDel="00163653">
            <w:rPr>
              <w:rFonts w:ascii="Times New Roman" w:hAnsi="Times New Roman" w:cs="Times New Roman"/>
              <w:i/>
              <w:sz w:val="24"/>
              <w:szCs w:val="24"/>
            </w:rPr>
            <w:delText>0</w:delText>
          </w:r>
          <w:r w:rsidR="00C22298" w:rsidRPr="00036F66" w:rsidDel="00163653">
            <w:rPr>
              <w:rFonts w:ascii="Times New Roman" w:hAnsi="Times New Roman" w:cs="Times New Roman"/>
              <w:i/>
              <w:sz w:val="24"/>
              <w:szCs w:val="24"/>
            </w:rPr>
            <w:delText>0</w:delText>
          </w:r>
          <w:r w:rsidR="00C22298" w:rsidRPr="00036F66" w:rsidDel="00163653">
            <w:rPr>
              <w:rFonts w:ascii="Times New Roman" w:hAnsi="Times New Roman" w:cs="Times New Roman"/>
              <w:sz w:val="24"/>
              <w:szCs w:val="24"/>
            </w:rPr>
            <w:delText xml:space="preserve"> individuals</w:delText>
          </w:r>
          <w:r w:rsidR="00C22298" w:rsidDel="00163653">
            <w:rPr>
              <w:rFonts w:ascii="Times New Roman" w:hAnsi="Times New Roman" w:cs="Times New Roman"/>
              <w:sz w:val="24"/>
              <w:szCs w:val="24"/>
            </w:rPr>
            <w:delText>,</w:delText>
          </w:r>
        </w:del>
        <w:r w:rsidR="00C22298">
          <w:rPr>
            <w:rFonts w:ascii="Times New Roman" w:hAnsi="Times New Roman" w:cs="Times New Roman"/>
            <w:sz w:val="24"/>
            <w:szCs w:val="24"/>
          </w:rPr>
          <w:t xml:space="preserve"> Figure 2)</w:t>
        </w:r>
      </w:ins>
      <w:ins w:id="301" w:author="Darcy Webber" w:date="2015-06-05T09:20:00Z">
        <w:r w:rsidR="00C432D2">
          <w:rPr>
            <w:rFonts w:ascii="Times New Roman" w:hAnsi="Times New Roman" w:cs="Times New Roman"/>
            <w:sz w:val="24"/>
            <w:szCs w:val="24"/>
          </w:rPr>
          <w:t>.</w:t>
        </w:r>
      </w:ins>
      <w:ins w:id="302" w:author="Darcy Webber" w:date="2015-06-05T09:21:00Z">
        <w:r w:rsidR="00C432D2">
          <w:rPr>
            <w:rFonts w:ascii="Times New Roman" w:hAnsi="Times New Roman" w:cs="Times New Roman"/>
            <w:sz w:val="24"/>
            <w:szCs w:val="24"/>
          </w:rPr>
          <w:t xml:space="preserve">  </w:t>
        </w:r>
      </w:ins>
      <w:ins w:id="303" w:author="Darcy Webber" w:date="2015-06-05T10:15:00Z">
        <w:r w:rsidR="00456A5F">
          <w:rPr>
            <w:rFonts w:ascii="Times New Roman" w:hAnsi="Times New Roman" w:cs="Times New Roman"/>
            <w:sz w:val="24"/>
            <w:szCs w:val="24"/>
          </w:rPr>
          <w:t>E</w:t>
        </w:r>
      </w:ins>
      <w:ins w:id="304" w:author="Darcy Webber" w:date="2015-06-05T09:21:00Z">
        <w:r w:rsidR="00C432D2">
          <w:rPr>
            <w:rFonts w:ascii="Times New Roman" w:hAnsi="Times New Roman" w:cs="Times New Roman"/>
            <w:sz w:val="24"/>
            <w:szCs w:val="24"/>
          </w:rPr>
          <w:t>stimates of this parameter</w:t>
        </w:r>
      </w:ins>
      <w:del w:id="305" w:author="Darcy Webber" w:date="2015-06-05T08:53:00Z">
        <w:r w:rsidR="00C95CAD" w:rsidRPr="00036F66" w:rsidDel="00555FEF">
          <w:rPr>
            <w:rFonts w:ascii="Times New Roman" w:hAnsi="Times New Roman" w:cs="Times New Roman"/>
            <w:sz w:val="24"/>
            <w:szCs w:val="24"/>
          </w:rPr>
          <w:delText>,</w:delText>
        </w:r>
      </w:del>
      <w:r w:rsidR="00C95CAD" w:rsidRPr="00036F66">
        <w:rPr>
          <w:rFonts w:ascii="Times New Roman" w:hAnsi="Times New Roman" w:cs="Times New Roman"/>
          <w:sz w:val="24"/>
          <w:szCs w:val="24"/>
        </w:rPr>
        <w:t xml:space="preserve"> </w:t>
      </w:r>
      <w:del w:id="306" w:author="Darcy Webber" w:date="2015-06-05T09:21:00Z">
        <w:r w:rsidR="00C95CAD" w:rsidRPr="00036F66" w:rsidDel="00C432D2">
          <w:rPr>
            <w:rFonts w:ascii="Times New Roman" w:hAnsi="Times New Roman" w:cs="Times New Roman"/>
            <w:sz w:val="24"/>
            <w:szCs w:val="24"/>
          </w:rPr>
          <w:delText>but has</w:delText>
        </w:r>
        <w:r w:rsidR="00DF2398" w:rsidDel="00C432D2">
          <w:rPr>
            <w:rFonts w:ascii="Times New Roman" w:hAnsi="Times New Roman" w:cs="Times New Roman"/>
            <w:sz w:val="24"/>
            <w:szCs w:val="24"/>
          </w:rPr>
          <w:delText xml:space="preserve"> very high</w:delText>
        </w:r>
      </w:del>
      <w:ins w:id="307" w:author="Darcy Webber" w:date="2015-06-05T09:21:00Z">
        <w:r w:rsidR="00C432D2">
          <w:rPr>
            <w:rFonts w:ascii="Times New Roman" w:hAnsi="Times New Roman" w:cs="Times New Roman"/>
            <w:sz w:val="24"/>
            <w:szCs w:val="24"/>
          </w:rPr>
          <w:t>are</w:t>
        </w:r>
      </w:ins>
      <w:r w:rsidR="00DF2398">
        <w:rPr>
          <w:rFonts w:ascii="Times New Roman" w:hAnsi="Times New Roman" w:cs="Times New Roman"/>
          <w:sz w:val="24"/>
          <w:szCs w:val="24"/>
        </w:rPr>
        <w:t xml:space="preserve"> imprecis</w:t>
      </w:r>
      <w:ins w:id="308" w:author="Darcy Webber" w:date="2015-06-05T09:21:00Z">
        <w:r w:rsidR="00C432D2">
          <w:rPr>
            <w:rFonts w:ascii="Times New Roman" w:hAnsi="Times New Roman" w:cs="Times New Roman"/>
            <w:sz w:val="24"/>
            <w:szCs w:val="24"/>
          </w:rPr>
          <w:t>e</w:t>
        </w:r>
      </w:ins>
      <w:del w:id="309" w:author="Darcy Webber" w:date="2015-06-05T09:21:00Z">
        <w:r w:rsidR="00DF2398" w:rsidDel="00C432D2">
          <w:rPr>
            <w:rFonts w:ascii="Times New Roman" w:hAnsi="Times New Roman" w:cs="Times New Roman"/>
            <w:sz w:val="24"/>
            <w:szCs w:val="24"/>
          </w:rPr>
          <w:delText>ion</w:delText>
        </w:r>
      </w:del>
      <w:r w:rsidR="00DF2398">
        <w:rPr>
          <w:rFonts w:ascii="Times New Roman" w:hAnsi="Times New Roman" w:cs="Times New Roman"/>
          <w:sz w:val="24"/>
          <w:szCs w:val="24"/>
        </w:rPr>
        <w:t xml:space="preserve"> (i.e., a</w:t>
      </w:r>
      <w:r w:rsidR="00C95CAD" w:rsidRPr="00036F66">
        <w:rPr>
          <w:rFonts w:ascii="Times New Roman" w:hAnsi="Times New Roman" w:cs="Times New Roman"/>
          <w:sz w:val="24"/>
          <w:szCs w:val="24"/>
        </w:rPr>
        <w:t xml:space="preserve"> SD of </w:t>
      </w:r>
      <w:commentRangeStart w:id="310"/>
      <w:r w:rsidR="00C95CAD" w:rsidRPr="00036F66">
        <w:rPr>
          <w:rFonts w:ascii="Times New Roman" w:hAnsi="Times New Roman" w:cs="Times New Roman"/>
          <w:sz w:val="24"/>
          <w:szCs w:val="24"/>
        </w:rPr>
        <w:t>15.1 and 15.7</w:t>
      </w:r>
      <w:commentRangeEnd w:id="310"/>
      <w:r w:rsidR="00316382">
        <w:rPr>
          <w:rStyle w:val="CommentReference"/>
        </w:rPr>
        <w:commentReference w:id="310"/>
      </w:r>
      <w:r w:rsidR="00C95CAD" w:rsidRPr="00036F66">
        <w:rPr>
          <w:rFonts w:ascii="Times New Roman" w:hAnsi="Times New Roman" w:cs="Times New Roman"/>
          <w:sz w:val="24"/>
          <w:szCs w:val="24"/>
        </w:rPr>
        <w:t xml:space="preserve">, for females and males respectively, when estimated with both transient and persistent variation in growth rates) given low sample sizes (i.e., </w:t>
      </w:r>
      <w:r w:rsidR="00C95CAD" w:rsidRPr="00036F66">
        <w:rPr>
          <w:rFonts w:ascii="Times New Roman" w:hAnsi="Times New Roman" w:cs="Times New Roman"/>
          <w:i/>
          <w:sz w:val="24"/>
          <w:szCs w:val="24"/>
        </w:rPr>
        <w:t>n=50</w:t>
      </w:r>
      <w:r w:rsidR="00C95CAD" w:rsidRPr="00036F66">
        <w:rPr>
          <w:rFonts w:ascii="Times New Roman" w:hAnsi="Times New Roman" w:cs="Times New Roman"/>
          <w:sz w:val="24"/>
          <w:szCs w:val="24"/>
        </w:rPr>
        <w:t xml:space="preserve"> individuals).  The precision improves markedly with increasing sample size (</w:t>
      </w:r>
      <w:r w:rsidR="00C95CAD" w:rsidRPr="00036F66">
        <w:rPr>
          <w:rFonts w:ascii="Times New Roman" w:hAnsi="Times New Roman" w:cs="Times New Roman"/>
          <w:sz w:val="24"/>
          <w:szCs w:val="24"/>
        </w:rPr>
        <w:fldChar w:fldCharType="begin"/>
      </w:r>
      <w:r w:rsidR="00C95CAD" w:rsidRPr="00036F66">
        <w:rPr>
          <w:rFonts w:ascii="Times New Roman" w:hAnsi="Times New Roman" w:cs="Times New Roman"/>
          <w:sz w:val="24"/>
          <w:szCs w:val="24"/>
        </w:rPr>
        <w:instrText xml:space="preserve"> REF _Ref409962306 \h  \* MERGEFORMAT </w:instrText>
      </w:r>
      <w:r w:rsidR="00C95CAD" w:rsidRPr="00036F66">
        <w:rPr>
          <w:rFonts w:ascii="Times New Roman" w:hAnsi="Times New Roman" w:cs="Times New Roman"/>
          <w:sz w:val="24"/>
          <w:szCs w:val="24"/>
        </w:rPr>
      </w:r>
      <w:r w:rsidR="00C95CAD" w:rsidRPr="00036F66">
        <w:rPr>
          <w:rFonts w:ascii="Times New Roman" w:hAnsi="Times New Roman" w:cs="Times New Roman"/>
          <w:sz w:val="24"/>
          <w:szCs w:val="24"/>
        </w:rPr>
        <w:fldChar w:fldCharType="separate"/>
      </w:r>
      <w:r w:rsidR="00C95CAD" w:rsidRPr="00036F66">
        <w:rPr>
          <w:rFonts w:ascii="Times New Roman" w:hAnsi="Times New Roman" w:cs="Times New Roman"/>
          <w:color w:val="000000" w:themeColor="text1"/>
          <w:sz w:val="24"/>
        </w:rPr>
        <w:t xml:space="preserve">Figure </w:t>
      </w:r>
      <w:ins w:id="311" w:author="Darcy Webber" w:date="2015-06-05T09:21:00Z">
        <w:r w:rsidR="00C432D2">
          <w:rPr>
            <w:rFonts w:ascii="Times New Roman" w:hAnsi="Times New Roman" w:cs="Times New Roman"/>
            <w:color w:val="000000" w:themeColor="text1"/>
            <w:sz w:val="24"/>
          </w:rPr>
          <w:t>2</w:t>
        </w:r>
      </w:ins>
      <w:del w:id="312" w:author="Darcy Webber" w:date="2015-06-05T09:21:00Z">
        <w:r w:rsidR="00C95CAD" w:rsidRPr="00036F66" w:rsidDel="00C432D2">
          <w:rPr>
            <w:rFonts w:ascii="Times New Roman" w:hAnsi="Times New Roman" w:cs="Times New Roman"/>
            <w:noProof/>
            <w:color w:val="000000" w:themeColor="text1"/>
            <w:sz w:val="24"/>
          </w:rPr>
          <w:delText>7</w:delText>
        </w:r>
      </w:del>
      <w:r w:rsidR="00C95CAD" w:rsidRPr="00036F66">
        <w:rPr>
          <w:rFonts w:ascii="Times New Roman" w:hAnsi="Times New Roman" w:cs="Times New Roman"/>
          <w:sz w:val="24"/>
          <w:szCs w:val="24"/>
        </w:rPr>
        <w:fldChar w:fldCharType="end"/>
      </w:r>
      <w:r w:rsidR="00C95CAD" w:rsidRPr="00036F66">
        <w:rPr>
          <w:rFonts w:ascii="Times New Roman" w:hAnsi="Times New Roman" w:cs="Times New Roman"/>
          <w:sz w:val="24"/>
          <w:szCs w:val="24"/>
        </w:rPr>
        <w:t xml:space="preserve">), and has an SD of </w:t>
      </w:r>
      <w:commentRangeStart w:id="313"/>
      <w:r w:rsidR="00C95CAD" w:rsidRPr="00036F66">
        <w:rPr>
          <w:rFonts w:ascii="Times New Roman" w:hAnsi="Times New Roman" w:cs="Times New Roman"/>
          <w:sz w:val="24"/>
          <w:szCs w:val="24"/>
        </w:rPr>
        <w:t>2.6 and 2.7</w:t>
      </w:r>
      <w:commentRangeEnd w:id="313"/>
      <w:r w:rsidR="00316382">
        <w:rPr>
          <w:rStyle w:val="CommentReference"/>
        </w:rPr>
        <w:commentReference w:id="313"/>
      </w:r>
      <w:r w:rsidR="00C95CAD" w:rsidRPr="00036F66">
        <w:rPr>
          <w:rFonts w:ascii="Times New Roman" w:hAnsi="Times New Roman" w:cs="Times New Roman"/>
          <w:sz w:val="24"/>
          <w:szCs w:val="24"/>
        </w:rPr>
        <w:t>, for females and males respectively, for large sample sizes when estimating both persistent and transient variation (</w:t>
      </w:r>
      <w:r w:rsidR="00C95CAD" w:rsidRPr="00036F66">
        <w:rPr>
          <w:rFonts w:ascii="Times New Roman" w:hAnsi="Times New Roman" w:cs="Times New Roman"/>
          <w:i/>
          <w:sz w:val="24"/>
          <w:szCs w:val="24"/>
        </w:rPr>
        <w:t>n=500</w:t>
      </w:r>
      <w:r w:rsidR="00C95CAD" w:rsidRPr="00036F66">
        <w:rPr>
          <w:rFonts w:ascii="Times New Roman" w:hAnsi="Times New Roman" w:cs="Times New Roman"/>
          <w:sz w:val="24"/>
          <w:szCs w:val="24"/>
        </w:rPr>
        <w:t xml:space="preserve"> individuals).</w:t>
      </w:r>
    </w:p>
    <w:p w14:paraId="0CBEA957" w14:textId="3DA9DC71" w:rsidR="006A4BDA" w:rsidRDefault="00C95CAD" w:rsidP="00C95CAD">
      <w:pPr>
        <w:tabs>
          <w:tab w:val="left" w:pos="360"/>
          <w:tab w:val="left" w:pos="720"/>
          <w:tab w:val="left" w:pos="8640"/>
        </w:tabs>
        <w:spacing w:after="0" w:line="480" w:lineRule="auto"/>
        <w:rPr>
          <w:ins w:id="314" w:author="Darcy Webber" w:date="2015-06-05T09:22:00Z"/>
          <w:rFonts w:ascii="Times New Roman" w:hAnsi="Times New Roman" w:cs="Times New Roman"/>
          <w:sz w:val="24"/>
          <w:szCs w:val="24"/>
        </w:rPr>
      </w:pPr>
      <w:r w:rsidRPr="00036F66">
        <w:rPr>
          <w:rFonts w:ascii="Times New Roman" w:hAnsi="Times New Roman" w:cs="Times New Roman"/>
          <w:sz w:val="24"/>
          <w:szCs w:val="24"/>
        </w:rPr>
        <w:tab/>
      </w:r>
      <w:commentRangeStart w:id="315"/>
      <w:r w:rsidRPr="00036F66">
        <w:rPr>
          <w:rFonts w:ascii="Times New Roman" w:hAnsi="Times New Roman" w:cs="Times New Roman"/>
          <w:sz w:val="24"/>
          <w:szCs w:val="24"/>
        </w:rPr>
        <w:t>The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xml:space="preserve">) </w:t>
      </w:r>
      <w:del w:id="316" w:author="Darcy Webber" w:date="2015-06-05T10:02:00Z">
        <w:r w:rsidRPr="00036F66" w:rsidDel="00E92830">
          <w:rPr>
            <w:rFonts w:ascii="Times New Roman" w:hAnsi="Times New Roman" w:cs="Times New Roman"/>
            <w:sz w:val="24"/>
            <w:szCs w:val="24"/>
          </w:rPr>
          <w:delText xml:space="preserve">parameter </w:delText>
        </w:r>
      </w:del>
      <w:r w:rsidRPr="00036F66">
        <w:rPr>
          <w:rFonts w:ascii="Times New Roman" w:hAnsi="Times New Roman" w:cs="Times New Roman"/>
          <w:sz w:val="24"/>
          <w:szCs w:val="24"/>
        </w:rPr>
        <w:t>was</w:t>
      </w:r>
      <w:del w:id="317" w:author="Darcy Webber" w:date="2015-06-05T09:28:00Z">
        <w:r w:rsidRPr="00036F66" w:rsidDel="002437D1">
          <w:rPr>
            <w:rFonts w:ascii="Times New Roman" w:hAnsi="Times New Roman" w:cs="Times New Roman"/>
            <w:sz w:val="24"/>
            <w:szCs w:val="24"/>
          </w:rPr>
          <w:delText xml:space="preserve"> </w:delText>
        </w:r>
      </w:del>
      <w:ins w:id="318" w:author="Darcy Webber" w:date="2015-06-05T09:28:00Z">
        <w:r w:rsidR="002437D1">
          <w:rPr>
            <w:rFonts w:ascii="Times New Roman" w:hAnsi="Times New Roman" w:cs="Times New Roman"/>
            <w:sz w:val="24"/>
            <w:szCs w:val="24"/>
          </w:rPr>
          <w:t xml:space="preserve"> </w:t>
        </w:r>
      </w:ins>
      <w:r w:rsidRPr="00036F66">
        <w:rPr>
          <w:rFonts w:ascii="Times New Roman" w:hAnsi="Times New Roman" w:cs="Times New Roman"/>
          <w:sz w:val="24"/>
          <w:szCs w:val="24"/>
        </w:rPr>
        <w:t>approximately unbiased</w:t>
      </w:r>
      <w:ins w:id="319" w:author="Darcy Webber" w:date="2015-06-05T09:29:00Z">
        <w:r w:rsidR="002437D1">
          <w:rPr>
            <w:rFonts w:ascii="Times New Roman" w:hAnsi="Times New Roman" w:cs="Times New Roman"/>
            <w:sz w:val="24"/>
            <w:szCs w:val="24"/>
          </w:rPr>
          <w:t xml:space="preserve"> </w:t>
        </w:r>
      </w:ins>
      <w:ins w:id="320" w:author="Darcy Webber" w:date="2015-06-05T09:31:00Z">
        <w:r w:rsidR="002437D1">
          <w:rPr>
            <w:rFonts w:ascii="Times New Roman" w:hAnsi="Times New Roman" w:cs="Times New Roman"/>
            <w:sz w:val="24"/>
            <w:szCs w:val="24"/>
          </w:rPr>
          <w:t xml:space="preserve">when </w:t>
        </w:r>
      </w:ins>
      <w:ins w:id="321" w:author="Darcy Webber" w:date="2015-06-05T09:32:00Z">
        <w:r w:rsidR="004C5A82">
          <w:rPr>
            <w:rFonts w:ascii="Times New Roman" w:hAnsi="Times New Roman" w:cs="Times New Roman"/>
            <w:sz w:val="24"/>
            <w:szCs w:val="24"/>
          </w:rPr>
          <w:t>a model that estimates persistent growth variation was applied to data from a model that simulates persis</w:t>
        </w:r>
        <w:r w:rsidR="005D2EC8">
          <w:rPr>
            <w:rFonts w:ascii="Times New Roman" w:hAnsi="Times New Roman" w:cs="Times New Roman"/>
            <w:sz w:val="24"/>
            <w:szCs w:val="24"/>
          </w:rPr>
          <w:t>tent growth variation (</w:t>
        </w:r>
      </w:ins>
      <w:ins w:id="322" w:author="Darcy Webber" w:date="2015-06-05T09:31:00Z">
        <w:r w:rsidR="002437D1">
          <w:rPr>
            <w:rFonts w:ascii="Times New Roman" w:hAnsi="Times New Roman" w:cs="Times New Roman"/>
            <w:sz w:val="24"/>
            <w:szCs w:val="24"/>
          </w:rPr>
          <w:t>Figure 1).</w:t>
        </w:r>
      </w:ins>
      <w:ins w:id="323" w:author="Darcy Webber" w:date="2015-06-05T09:33:00Z">
        <w:r w:rsidR="004C5A82">
          <w:rPr>
            <w:rFonts w:ascii="Times New Roman" w:hAnsi="Times New Roman" w:cs="Times New Roman"/>
            <w:sz w:val="24"/>
            <w:szCs w:val="24"/>
          </w:rPr>
          <w:t xml:space="preserve">  However, when attempting to estimate this </w:t>
        </w:r>
        <w:r w:rsidR="004C5A82">
          <w:rPr>
            <w:rFonts w:ascii="Times New Roman" w:hAnsi="Times New Roman" w:cs="Times New Roman"/>
            <w:sz w:val="24"/>
            <w:szCs w:val="24"/>
          </w:rPr>
          <w:lastRenderedPageBreak/>
          <w:t>parameter</w:t>
        </w:r>
      </w:ins>
      <w:ins w:id="324" w:author="Darcy Webber" w:date="2015-06-05T09:40:00Z">
        <w:r w:rsidR="005D2EC8">
          <w:rPr>
            <w:rFonts w:ascii="Times New Roman" w:hAnsi="Times New Roman" w:cs="Times New Roman"/>
            <w:sz w:val="24"/>
            <w:szCs w:val="24"/>
          </w:rPr>
          <w:t xml:space="preserve"> from a model that does not simulate persistent growth variation this parameter was often overestimated (Figure 1)</w:t>
        </w:r>
      </w:ins>
      <w:ins w:id="325" w:author="Darcy Webber" w:date="2015-06-05T09:41:00Z">
        <w:r w:rsidR="005D2EC8">
          <w:rPr>
            <w:rFonts w:ascii="Times New Roman" w:hAnsi="Times New Roman" w:cs="Times New Roman"/>
            <w:sz w:val="24"/>
            <w:szCs w:val="24"/>
          </w:rPr>
          <w:t>.</w:t>
        </w:r>
        <w:r w:rsidR="00F421C2">
          <w:rPr>
            <w:rFonts w:ascii="Times New Roman" w:hAnsi="Times New Roman" w:cs="Times New Roman"/>
            <w:sz w:val="24"/>
            <w:szCs w:val="24"/>
          </w:rPr>
          <w:t xml:space="preserve">  </w:t>
        </w:r>
      </w:ins>
      <w:commentRangeEnd w:id="315"/>
      <w:r w:rsidR="00163653">
        <w:rPr>
          <w:rStyle w:val="CommentReference"/>
        </w:rPr>
        <w:commentReference w:id="315"/>
      </w:r>
      <w:ins w:id="326" w:author="Darcy Webber" w:date="2015-06-05T09:41:00Z">
        <w:r w:rsidR="00F421C2">
          <w:rPr>
            <w:rFonts w:ascii="Times New Roman" w:hAnsi="Times New Roman" w:cs="Times New Roman"/>
            <w:sz w:val="24"/>
            <w:szCs w:val="24"/>
          </w:rPr>
          <w:t>In the power-analysis simulation experiment</w:t>
        </w:r>
        <w:r w:rsidR="00F421C2" w:rsidRPr="00036F66">
          <w:rPr>
            <w:rFonts w:ascii="Times New Roman" w:hAnsi="Times New Roman" w:cs="Times New Roman"/>
            <w:sz w:val="24"/>
            <w:szCs w:val="24"/>
          </w:rPr>
          <w:t>,</w:t>
        </w:r>
        <w:r w:rsidR="00F421C2">
          <w:rPr>
            <w:rFonts w:ascii="Times New Roman" w:hAnsi="Times New Roman" w:cs="Times New Roman"/>
            <w:sz w:val="24"/>
            <w:szCs w:val="24"/>
          </w:rPr>
          <w:t xml:space="preserve"> </w:t>
        </w:r>
      </w:ins>
      <w:ins w:id="327" w:author="Darcy Webber" w:date="2015-06-05T10:03:00Z">
        <w:r w:rsidR="00E92830">
          <w:rPr>
            <w:rFonts w:ascii="Times New Roman" w:hAnsi="Times New Roman" w:cs="Times New Roman"/>
            <w:sz w:val="24"/>
            <w:szCs w:val="24"/>
          </w:rPr>
          <w:t xml:space="preserve">this </w:t>
        </w:r>
      </w:ins>
      <w:ins w:id="328" w:author="Darcy Webber" w:date="2015-06-05T09:41:00Z">
        <w:r w:rsidR="00F421C2" w:rsidRPr="00036F66">
          <w:rPr>
            <w:rFonts w:ascii="Times New Roman" w:hAnsi="Times New Roman" w:cs="Times New Roman"/>
            <w:sz w:val="24"/>
            <w:szCs w:val="24"/>
          </w:rPr>
          <w:t>parameter was</w:t>
        </w:r>
        <w:r w:rsidR="00F421C2">
          <w:rPr>
            <w:rFonts w:ascii="Times New Roman" w:hAnsi="Times New Roman" w:cs="Times New Roman"/>
            <w:sz w:val="24"/>
            <w:szCs w:val="24"/>
          </w:rPr>
          <w:t xml:space="preserve"> </w:t>
        </w:r>
        <w:r w:rsidR="00F421C2" w:rsidRPr="00036F66">
          <w:rPr>
            <w:rFonts w:ascii="Times New Roman" w:hAnsi="Times New Roman" w:cs="Times New Roman"/>
            <w:sz w:val="24"/>
            <w:szCs w:val="24"/>
          </w:rPr>
          <w:t>approximately unbiased</w:t>
        </w:r>
      </w:ins>
      <w:del w:id="329" w:author="Darcy Webber" w:date="2015-06-05T09:29:00Z">
        <w:r w:rsidRPr="00036F66" w:rsidDel="002437D1">
          <w:rPr>
            <w:rFonts w:ascii="Times New Roman" w:hAnsi="Times New Roman" w:cs="Times New Roman"/>
            <w:sz w:val="24"/>
            <w:szCs w:val="24"/>
          </w:rPr>
          <w:delText xml:space="preserve"> </w:delText>
        </w:r>
      </w:del>
      <w:ins w:id="330" w:author="Darcy Webber" w:date="2015-06-05T09:41:00Z">
        <w:r w:rsidR="00F421C2">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ins w:id="331" w:author="Darcy Webber" w:date="2015-06-05T09:22:00Z">
        <w:r w:rsidR="006A4BDA">
          <w:rPr>
            <w:rFonts w:ascii="Times New Roman" w:hAnsi="Times New Roman" w:cs="Times New Roman"/>
            <w:color w:val="000000" w:themeColor="text1"/>
            <w:sz w:val="24"/>
            <w:szCs w:val="24"/>
          </w:rPr>
          <w:t>2</w:t>
        </w:r>
      </w:ins>
      <w:del w:id="332" w:author="Darcy Webber" w:date="2015-06-05T09:22:00Z">
        <w:r w:rsidRPr="00036F66" w:rsidDel="006A4BDA">
          <w:rPr>
            <w:rFonts w:ascii="Times New Roman" w:hAnsi="Times New Roman" w:cs="Times New Roman"/>
            <w:noProof/>
            <w:color w:val="000000" w:themeColor="text1"/>
            <w:sz w:val="24"/>
            <w:szCs w:val="24"/>
          </w:rPr>
          <w:delText>8</w:delText>
        </w:r>
      </w:del>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4BC54367" w14:textId="27033632" w:rsidR="00C95CAD" w:rsidRDefault="006A4BDA" w:rsidP="00C95CAD">
      <w:pPr>
        <w:tabs>
          <w:tab w:val="left" w:pos="360"/>
          <w:tab w:val="left" w:pos="720"/>
          <w:tab w:val="left" w:pos="8640"/>
        </w:tabs>
        <w:spacing w:after="0" w:line="480" w:lineRule="auto"/>
        <w:rPr>
          <w:ins w:id="333" w:author="Darcy Webber" w:date="2015-06-05T09:42:00Z"/>
          <w:rFonts w:ascii="Times New Roman" w:hAnsi="Times New Roman" w:cs="Times New Roman"/>
          <w:sz w:val="24"/>
          <w:szCs w:val="24"/>
        </w:rPr>
      </w:pPr>
      <w:ins w:id="334" w:author="Darcy Webber" w:date="2015-06-05T09:22:00Z">
        <w:r>
          <w:rPr>
            <w:rFonts w:ascii="Times New Roman" w:hAnsi="Times New Roman" w:cs="Times New Roman"/>
            <w:sz w:val="24"/>
            <w:szCs w:val="24"/>
          </w:rPr>
          <w:tab/>
        </w:r>
      </w:ins>
      <w:del w:id="335" w:author="Darcy Webber" w:date="2015-06-05T09:23:00Z">
        <w:r w:rsidR="00C95CAD" w:rsidRPr="00036F66" w:rsidDel="00925B3D">
          <w:rPr>
            <w:rFonts w:ascii="Times New Roman" w:hAnsi="Times New Roman" w:cs="Times New Roman"/>
            <w:sz w:val="24"/>
            <w:szCs w:val="24"/>
          </w:rPr>
          <w:delText>Finally, t</w:delText>
        </w:r>
      </w:del>
      <w:ins w:id="336" w:author="Darcy Webber" w:date="2015-06-05T09:23:00Z">
        <w:r w:rsidR="00925B3D">
          <w:rPr>
            <w:rFonts w:ascii="Times New Roman" w:hAnsi="Times New Roman" w:cs="Times New Roman"/>
            <w:sz w:val="24"/>
            <w:szCs w:val="24"/>
          </w:rPr>
          <w:t>T</w:t>
        </w:r>
      </w:ins>
      <w:r w:rsidR="00C95CAD" w:rsidRPr="00036F66">
        <w:rPr>
          <w:rFonts w:ascii="Times New Roman" w:hAnsi="Times New Roman" w:cs="Times New Roman"/>
          <w:sz w:val="24"/>
          <w:szCs w:val="24"/>
        </w:rPr>
        <w:t>he magnitude of transient variation (</w:t>
      </w:r>
      <w:r w:rsidR="00C95CAD" w:rsidRPr="00036F66">
        <w:rPr>
          <w:rFonts w:ascii="Times New Roman" w:hAnsi="Times New Roman" w:cs="Times New Roman"/>
          <w:i/>
          <w:sz w:val="24"/>
          <w:szCs w:val="24"/>
        </w:rPr>
        <w:t>σ</w:t>
      </w:r>
      <w:r w:rsidR="00C95CAD" w:rsidRPr="00036F66">
        <w:rPr>
          <w:rFonts w:ascii="Times New Roman" w:hAnsi="Times New Roman" w:cs="Times New Roman"/>
          <w:i/>
          <w:sz w:val="24"/>
          <w:szCs w:val="24"/>
          <w:vertAlign w:val="subscript"/>
        </w:rPr>
        <w:t>z</w:t>
      </w:r>
      <w:r w:rsidR="00C95CAD" w:rsidRPr="00036F66">
        <w:rPr>
          <w:rFonts w:ascii="Times New Roman" w:hAnsi="Times New Roman" w:cs="Times New Roman"/>
          <w:sz w:val="24"/>
          <w:szCs w:val="24"/>
        </w:rPr>
        <w:t xml:space="preserve">) was </w:t>
      </w:r>
      <w:ins w:id="337" w:author="Darcy Webber" w:date="2015-06-05T10:16:00Z">
        <w:r w:rsidR="00456A5F">
          <w:rPr>
            <w:rFonts w:ascii="Times New Roman" w:hAnsi="Times New Roman" w:cs="Times New Roman"/>
            <w:sz w:val="24"/>
            <w:szCs w:val="24"/>
          </w:rPr>
          <w:t xml:space="preserve">generally </w:t>
        </w:r>
      </w:ins>
      <w:r w:rsidR="00C95CAD" w:rsidRPr="00036F66">
        <w:rPr>
          <w:rFonts w:ascii="Times New Roman" w:hAnsi="Times New Roman" w:cs="Times New Roman"/>
          <w:sz w:val="24"/>
          <w:szCs w:val="24"/>
        </w:rPr>
        <w:t xml:space="preserve">estimated to approach 0 </w:t>
      </w:r>
      <w:ins w:id="338" w:author="Darcy Webber" w:date="2015-06-05T10:17:00Z">
        <w:r w:rsidR="00456A5F">
          <w:rPr>
            <w:rFonts w:ascii="Times New Roman" w:hAnsi="Times New Roman" w:cs="Times New Roman"/>
            <w:sz w:val="24"/>
            <w:szCs w:val="24"/>
          </w:rPr>
          <w:t>when a model with transient random-effects was fitted to simulated data without</w:t>
        </w:r>
      </w:ins>
      <w:ins w:id="339" w:author="JTT" w:date="2015-06-05T11:02:00Z">
        <w:r w:rsidR="00163653">
          <w:rPr>
            <w:rFonts w:ascii="Times New Roman" w:hAnsi="Times New Roman" w:cs="Times New Roman"/>
            <w:sz w:val="24"/>
            <w:szCs w:val="24"/>
          </w:rPr>
          <w:t xml:space="preserve"> transient variation</w:t>
        </w:r>
      </w:ins>
      <w:ins w:id="340" w:author="Darcy Webber" w:date="2015-06-05T10:17:00Z">
        <w:r w:rsidR="00456A5F">
          <w:rPr>
            <w:rFonts w:ascii="Times New Roman" w:hAnsi="Times New Roman" w:cs="Times New Roman"/>
            <w:sz w:val="24"/>
            <w:szCs w:val="24"/>
          </w:rPr>
          <w:t xml:space="preserve"> (</w:t>
        </w:r>
      </w:ins>
      <w:ins w:id="341" w:author="Darcy Webber" w:date="2015-06-05T10:18:00Z">
        <w:r w:rsidR="00456A5F">
          <w:rPr>
            <w:rFonts w:ascii="Times New Roman" w:hAnsi="Times New Roman" w:cs="Times New Roman"/>
            <w:sz w:val="24"/>
            <w:szCs w:val="24"/>
          </w:rPr>
          <w:t>Figure 1</w:t>
        </w:r>
      </w:ins>
      <w:ins w:id="342" w:author="JTT" w:date="2015-06-05T11:02:00Z">
        <w:r w:rsidR="00163653">
          <w:rPr>
            <w:rFonts w:ascii="Times New Roman" w:hAnsi="Times New Roman" w:cs="Times New Roman"/>
            <w:sz w:val="24"/>
            <w:szCs w:val="24"/>
          </w:rPr>
          <w:t>, pane x and y</w:t>
        </w:r>
      </w:ins>
      <w:ins w:id="343" w:author="Darcy Webber" w:date="2015-06-05T10:17:00Z">
        <w:r w:rsidR="00456A5F">
          <w:rPr>
            <w:rFonts w:ascii="Times New Roman" w:hAnsi="Times New Roman" w:cs="Times New Roman"/>
            <w:sz w:val="24"/>
            <w:szCs w:val="24"/>
          </w:rPr>
          <w:t>)</w:t>
        </w:r>
      </w:ins>
      <w:ins w:id="344" w:author="Darcy Webber" w:date="2015-06-05T10:18:00Z">
        <w:r w:rsidR="00456A5F">
          <w:rPr>
            <w:rFonts w:ascii="Times New Roman" w:hAnsi="Times New Roman" w:cs="Times New Roman"/>
            <w:sz w:val="24"/>
            <w:szCs w:val="24"/>
          </w:rPr>
          <w:t>.</w:t>
        </w:r>
      </w:ins>
      <w:ins w:id="345" w:author="Darcy Webber" w:date="2015-06-05T10:19:00Z">
        <w:r w:rsidR="00456A5F">
          <w:rPr>
            <w:rFonts w:ascii="Times New Roman" w:hAnsi="Times New Roman" w:cs="Times New Roman"/>
            <w:sz w:val="24"/>
            <w:szCs w:val="24"/>
          </w:rPr>
          <w:t xml:space="preserve">  Estimates of the </w:t>
        </w:r>
        <w:r w:rsidR="00456A5F" w:rsidRPr="00036F66">
          <w:rPr>
            <w:rFonts w:ascii="Times New Roman" w:hAnsi="Times New Roman" w:cs="Times New Roman"/>
            <w:sz w:val="24"/>
            <w:szCs w:val="24"/>
          </w:rPr>
          <w:t>magnitude of transient variation</w:t>
        </w:r>
        <w:r w:rsidR="00456A5F">
          <w:rPr>
            <w:rFonts w:ascii="Times New Roman" w:hAnsi="Times New Roman" w:cs="Times New Roman"/>
            <w:sz w:val="24"/>
            <w:szCs w:val="24"/>
          </w:rPr>
          <w:t xml:space="preserve"> were biased high when a model with </w:t>
        </w:r>
      </w:ins>
      <w:ins w:id="346" w:author="Darcy Webber" w:date="2015-06-05T10:20:00Z">
        <w:r w:rsidR="00456A5F">
          <w:rPr>
            <w:rFonts w:ascii="Times New Roman" w:hAnsi="Times New Roman" w:cs="Times New Roman"/>
            <w:sz w:val="24"/>
            <w:szCs w:val="24"/>
          </w:rPr>
          <w:t>with transient random-effects only was fitted to data that was simulated with persistent variation in growth (</w:t>
        </w:r>
      </w:ins>
      <w:ins w:id="347" w:author="Darcy Webber" w:date="2015-06-05T10:21:00Z">
        <w:r w:rsidR="00456A5F">
          <w:rPr>
            <w:rFonts w:ascii="Times New Roman" w:hAnsi="Times New Roman" w:cs="Times New Roman"/>
            <w:sz w:val="24"/>
            <w:szCs w:val="24"/>
          </w:rPr>
          <w:t>Figure 1 and Figure 2</w:t>
        </w:r>
      </w:ins>
      <w:ins w:id="348" w:author="Darcy Webber" w:date="2015-06-05T10:20:00Z">
        <w:r w:rsidR="00456A5F">
          <w:rPr>
            <w:rFonts w:ascii="Times New Roman" w:hAnsi="Times New Roman" w:cs="Times New Roman"/>
            <w:sz w:val="24"/>
            <w:szCs w:val="24"/>
          </w:rPr>
          <w:t>).</w:t>
        </w:r>
      </w:ins>
      <w:del w:id="349" w:author="Darcy Webber" w:date="2015-06-05T10:21:00Z">
        <w:r w:rsidR="00C95CAD" w:rsidRPr="00036F66" w:rsidDel="000C7C11">
          <w:rPr>
            <w:rFonts w:ascii="Times New Roman" w:hAnsi="Times New Roman" w:cs="Times New Roman"/>
            <w:sz w:val="24"/>
            <w:szCs w:val="24"/>
          </w:rPr>
          <w:delText>for the majority of simulation replicates when sample sizes were low (</w:delText>
        </w:r>
        <w:r w:rsidR="00C95CAD" w:rsidRPr="00036F66" w:rsidDel="000C7C11">
          <w:rPr>
            <w:rFonts w:ascii="Times New Roman" w:hAnsi="Times New Roman" w:cs="Times New Roman"/>
            <w:i/>
            <w:sz w:val="24"/>
            <w:szCs w:val="24"/>
          </w:rPr>
          <w:delText>n=50)</w:delText>
        </w:r>
        <w:r w:rsidR="00C95CAD" w:rsidRPr="00036F66" w:rsidDel="000C7C11">
          <w:rPr>
            <w:rFonts w:ascii="Times New Roman" w:hAnsi="Times New Roman" w:cs="Times New Roman"/>
            <w:sz w:val="24"/>
            <w:szCs w:val="24"/>
          </w:rPr>
          <w:delText xml:space="preserve">, and particularly when estimating both persistent and transient variation (estimating variation in </w:delText>
        </w:r>
        <w:r w:rsidR="00C95CAD" w:rsidRPr="00036F66" w:rsidDel="000C7C11">
          <w:rPr>
            <w:rFonts w:ascii="Times New Roman" w:hAnsi="Times New Roman" w:cs="Times New Roman"/>
            <w:i/>
            <w:sz w:val="24"/>
            <w:szCs w:val="24"/>
          </w:rPr>
          <w:delText>k</w:delText>
        </w:r>
        <w:r w:rsidR="00C95CAD" w:rsidRPr="00036F66" w:rsidDel="000C7C11">
          <w:rPr>
            <w:rFonts w:ascii="Times New Roman" w:hAnsi="Times New Roman" w:cs="Times New Roman"/>
            <w:i/>
            <w:sz w:val="24"/>
            <w:szCs w:val="24"/>
            <w:vertAlign w:val="subscript"/>
          </w:rPr>
          <w:delText xml:space="preserve">s,i </w:delText>
        </w:r>
        <w:r w:rsidR="00C95CAD" w:rsidRPr="00036F66" w:rsidDel="000C7C11">
          <w:rPr>
            <w:rFonts w:ascii="Times New Roman" w:hAnsi="Times New Roman" w:cs="Times New Roman"/>
            <w:sz w:val="24"/>
            <w:szCs w:val="24"/>
          </w:rPr>
          <w:delText xml:space="preserve">and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95CAD" w:rsidRPr="00036F66" w:rsidDel="000C7C11">
          <w:rPr>
            <w:rFonts w:ascii="Times New Roman" w:hAnsi="Times New Roman" w:cs="Times New Roman"/>
            <w:sz w:val="24"/>
            <w:szCs w:val="24"/>
          </w:rPr>
          <w:delText>).  However, by large sample sizes (</w:delText>
        </w:r>
        <w:r w:rsidR="00C95CAD" w:rsidRPr="00036F66" w:rsidDel="000C7C11">
          <w:rPr>
            <w:rFonts w:ascii="Times New Roman" w:hAnsi="Times New Roman" w:cs="Times New Roman"/>
            <w:i/>
            <w:sz w:val="24"/>
            <w:szCs w:val="24"/>
          </w:rPr>
          <w:delText>n=500</w:delText>
        </w:r>
        <w:r w:rsidR="00C95CAD" w:rsidRPr="00036F66" w:rsidDel="000C7C11">
          <w:rPr>
            <w:rFonts w:ascii="Times New Roman" w:hAnsi="Times New Roman" w:cs="Times New Roman"/>
            <w:sz w:val="24"/>
            <w:szCs w:val="24"/>
          </w:rPr>
          <w:delText>), the magnitude of residual variation was estimated well for either model (</w:delText>
        </w:r>
        <w:r w:rsidR="00C95CAD" w:rsidRPr="00036F66" w:rsidDel="000C7C11">
          <w:rPr>
            <w:rFonts w:ascii="Times New Roman" w:hAnsi="Times New Roman" w:cs="Times New Roman"/>
            <w:sz w:val="24"/>
            <w:szCs w:val="24"/>
          </w:rPr>
          <w:fldChar w:fldCharType="begin"/>
        </w:r>
        <w:r w:rsidR="00C95CAD" w:rsidRPr="00036F66" w:rsidDel="000C7C11">
          <w:rPr>
            <w:rFonts w:ascii="Times New Roman" w:hAnsi="Times New Roman" w:cs="Times New Roman"/>
            <w:sz w:val="24"/>
            <w:szCs w:val="24"/>
          </w:rPr>
          <w:delInstrText xml:space="preserve"> REF _Ref410630977 \h  \* MERGEFORMAT </w:delInstrText>
        </w:r>
        <w:r w:rsidR="00C95CAD" w:rsidRPr="00036F66" w:rsidDel="000C7C11">
          <w:rPr>
            <w:rFonts w:ascii="Times New Roman" w:hAnsi="Times New Roman" w:cs="Times New Roman"/>
            <w:sz w:val="24"/>
            <w:szCs w:val="24"/>
          </w:rPr>
        </w:r>
        <w:r w:rsidR="00C95CAD" w:rsidRPr="00036F66" w:rsidDel="000C7C11">
          <w:rPr>
            <w:rFonts w:ascii="Times New Roman" w:hAnsi="Times New Roman" w:cs="Times New Roman"/>
            <w:sz w:val="24"/>
            <w:szCs w:val="24"/>
          </w:rPr>
          <w:fldChar w:fldCharType="separate"/>
        </w:r>
        <w:r w:rsidR="00C95CAD" w:rsidRPr="00036F66" w:rsidDel="000C7C11">
          <w:rPr>
            <w:rFonts w:ascii="Times New Roman" w:hAnsi="Times New Roman" w:cs="Times New Roman"/>
            <w:color w:val="000000" w:themeColor="text1"/>
            <w:sz w:val="24"/>
            <w:szCs w:val="24"/>
          </w:rPr>
          <w:delText xml:space="preserve">Figure </w:delText>
        </w:r>
      </w:del>
      <w:del w:id="350" w:author="Darcy Webber" w:date="2015-06-05T10:05:00Z">
        <w:r w:rsidR="00C95CAD" w:rsidRPr="00036F66" w:rsidDel="00E92830">
          <w:rPr>
            <w:rFonts w:ascii="Times New Roman" w:hAnsi="Times New Roman" w:cs="Times New Roman"/>
            <w:noProof/>
            <w:color w:val="000000" w:themeColor="text1"/>
            <w:sz w:val="24"/>
            <w:szCs w:val="24"/>
          </w:rPr>
          <w:delText>9</w:delText>
        </w:r>
      </w:del>
      <w:del w:id="351" w:author="Darcy Webber" w:date="2015-06-05T10:21:00Z">
        <w:r w:rsidR="00C95CAD" w:rsidRPr="00036F66" w:rsidDel="000C7C11">
          <w:rPr>
            <w:rFonts w:ascii="Times New Roman" w:hAnsi="Times New Roman" w:cs="Times New Roman"/>
            <w:sz w:val="24"/>
            <w:szCs w:val="24"/>
          </w:rPr>
          <w:fldChar w:fldCharType="end"/>
        </w:r>
        <w:r w:rsidR="00C95CAD" w:rsidRPr="00036F66" w:rsidDel="000C7C11">
          <w:rPr>
            <w:rFonts w:ascii="Times New Roman" w:hAnsi="Times New Roman" w:cs="Times New Roman"/>
            <w:sz w:val="24"/>
            <w:szCs w:val="24"/>
          </w:rPr>
          <w:delText>).</w:delText>
        </w:r>
      </w:del>
      <w:r w:rsidR="00C95CAD" w:rsidRPr="00036F66">
        <w:rPr>
          <w:rFonts w:ascii="Times New Roman" w:hAnsi="Times New Roman" w:cs="Times New Roman"/>
          <w:sz w:val="24"/>
          <w:szCs w:val="24"/>
        </w:rPr>
        <w:t xml:space="preserve">  </w:t>
      </w:r>
    </w:p>
    <w:p w14:paraId="75D67A1F" w14:textId="62F9C47E" w:rsidR="00900757" w:rsidRPr="00160204" w:rsidRDefault="00E56A80" w:rsidP="00C95CAD">
      <w:pPr>
        <w:tabs>
          <w:tab w:val="left" w:pos="360"/>
          <w:tab w:val="left" w:pos="720"/>
          <w:tab w:val="left" w:pos="8640"/>
        </w:tabs>
        <w:spacing w:after="0" w:line="480" w:lineRule="auto"/>
        <w:rPr>
          <w:rFonts w:ascii="Times New Roman" w:hAnsi="Times New Roman" w:cs="Times New Roman"/>
          <w:b/>
          <w:sz w:val="24"/>
          <w:szCs w:val="24"/>
          <w:rPrChange w:id="352" w:author="Darcy Webber" w:date="2015-06-05T09:50:00Z">
            <w:rPr>
              <w:rFonts w:ascii="Times New Roman" w:hAnsi="Times New Roman" w:cs="Times New Roman"/>
              <w:sz w:val="24"/>
              <w:szCs w:val="24"/>
            </w:rPr>
          </w:rPrChange>
        </w:rPr>
      </w:pPr>
      <w:ins w:id="353" w:author="Darcy Webber" w:date="2015-06-05T09:42:00Z">
        <w:r>
          <w:rPr>
            <w:rFonts w:ascii="Times New Roman" w:hAnsi="Times New Roman" w:cs="Times New Roman"/>
            <w:sz w:val="24"/>
            <w:szCs w:val="24"/>
          </w:rPr>
          <w:tab/>
          <w:t>Finally, the c.v. of observation error (</w:t>
        </w:r>
      </w:ins>
      <w:ins w:id="354" w:author="Darcy Webber" w:date="2015-06-05T09:43:00Z">
        <w:r w:rsidRPr="00E56A80">
          <w:rPr>
            <w:rFonts w:ascii="Times New Roman" w:hAnsi="Times New Roman" w:cs="Times New Roman"/>
            <w:i/>
            <w:sz w:val="24"/>
            <w:szCs w:val="24"/>
            <w:rPrChange w:id="355" w:author="Darcy Webber" w:date="2015-06-05T09:44:00Z">
              <w:rPr>
                <w:rFonts w:ascii="Times New Roman" w:hAnsi="Times New Roman" w:cs="Times New Roman"/>
                <w:sz w:val="24"/>
                <w:szCs w:val="24"/>
              </w:rPr>
            </w:rPrChange>
          </w:rPr>
          <w:t>c</w:t>
        </w:r>
        <w:r w:rsidRPr="00E56A80">
          <w:rPr>
            <w:rFonts w:ascii="Times New Roman" w:hAnsi="Times New Roman" w:cs="Times New Roman"/>
            <w:i/>
            <w:sz w:val="24"/>
            <w:szCs w:val="24"/>
            <w:vertAlign w:val="subscript"/>
            <w:rPrChange w:id="356" w:author="Darcy Webber" w:date="2015-06-05T09:44:00Z">
              <w:rPr>
                <w:rFonts w:ascii="Times New Roman" w:hAnsi="Times New Roman" w:cs="Times New Roman"/>
                <w:sz w:val="24"/>
                <w:szCs w:val="24"/>
              </w:rPr>
            </w:rPrChange>
          </w:rPr>
          <w:t>obs</w:t>
        </w:r>
      </w:ins>
      <w:ins w:id="357" w:author="Darcy Webber" w:date="2015-06-05T09:42:00Z">
        <w:r>
          <w:rPr>
            <w:rFonts w:ascii="Times New Roman" w:hAnsi="Times New Roman" w:cs="Times New Roman"/>
            <w:sz w:val="24"/>
            <w:szCs w:val="24"/>
          </w:rPr>
          <w:t>)</w:t>
        </w:r>
      </w:ins>
      <w:ins w:id="358" w:author="Darcy Webber" w:date="2015-06-05T09:44:00Z">
        <w:r>
          <w:rPr>
            <w:rFonts w:ascii="Times New Roman" w:hAnsi="Times New Roman" w:cs="Times New Roman"/>
            <w:sz w:val="24"/>
            <w:szCs w:val="24"/>
          </w:rPr>
          <w:t xml:space="preserve"> was</w:t>
        </w:r>
        <w:r w:rsidR="00900757">
          <w:rPr>
            <w:rFonts w:ascii="Times New Roman" w:hAnsi="Times New Roman" w:cs="Times New Roman"/>
            <w:sz w:val="24"/>
            <w:szCs w:val="24"/>
          </w:rPr>
          <w:t xml:space="preserve"> poorly estimated</w:t>
        </w:r>
      </w:ins>
      <w:ins w:id="359" w:author="Darcy Webber" w:date="2015-06-05T09:46:00Z">
        <w:r w:rsidR="00900757">
          <w:rPr>
            <w:rFonts w:ascii="Times New Roman" w:hAnsi="Times New Roman" w:cs="Times New Roman"/>
            <w:sz w:val="24"/>
            <w:szCs w:val="24"/>
          </w:rPr>
          <w:t>, in both simulation experiments,</w:t>
        </w:r>
      </w:ins>
      <w:ins w:id="360" w:author="Darcy Webber" w:date="2015-06-05T09:44:00Z">
        <w:r w:rsidR="00900757">
          <w:rPr>
            <w:rFonts w:ascii="Times New Roman" w:hAnsi="Times New Roman" w:cs="Times New Roman"/>
            <w:sz w:val="24"/>
            <w:szCs w:val="24"/>
          </w:rPr>
          <w:t xml:space="preserve"> when a model with </w:t>
        </w:r>
      </w:ins>
      <w:ins w:id="361" w:author="Darcy Webber" w:date="2015-06-05T09:45:00Z">
        <w:r w:rsidR="00900757" w:rsidRPr="00036F66">
          <w:rPr>
            <w:rFonts w:ascii="Times New Roman" w:hAnsi="Times New Roman" w:cs="Times New Roman"/>
            <w:sz w:val="24"/>
            <w:szCs w:val="24"/>
          </w:rPr>
          <w:t>no random-effects</w:t>
        </w:r>
        <w:r w:rsidR="00900757">
          <w:rPr>
            <w:rFonts w:ascii="Times New Roman" w:hAnsi="Times New Roman" w:cs="Times New Roman"/>
            <w:sz w:val="24"/>
            <w:szCs w:val="24"/>
          </w:rPr>
          <w:t xml:space="preserve"> was fitted to a model with </w:t>
        </w:r>
      </w:ins>
      <w:ins w:id="362" w:author="Darcy Webber" w:date="2015-06-05T09:46:00Z">
        <w:r w:rsidR="00900757">
          <w:rPr>
            <w:rFonts w:ascii="Times New Roman" w:hAnsi="Times New Roman" w:cs="Times New Roman"/>
            <w:sz w:val="24"/>
            <w:szCs w:val="24"/>
          </w:rPr>
          <w:t>either persistent or</w:t>
        </w:r>
        <w:r w:rsidR="00900757" w:rsidRPr="00036F66">
          <w:rPr>
            <w:rFonts w:ascii="Times New Roman" w:hAnsi="Times New Roman" w:cs="Times New Roman"/>
            <w:sz w:val="24"/>
            <w:szCs w:val="24"/>
          </w:rPr>
          <w:t xml:space="preserve"> transient variation</w:t>
        </w:r>
        <w:r w:rsidR="00900757">
          <w:rPr>
            <w:rFonts w:ascii="Times New Roman" w:hAnsi="Times New Roman" w:cs="Times New Roman"/>
            <w:sz w:val="24"/>
            <w:szCs w:val="24"/>
          </w:rPr>
          <w:t xml:space="preserve"> in growth (or both).</w:t>
        </w:r>
      </w:ins>
      <w:ins w:id="363" w:author="Darcy Webber" w:date="2015-06-05T09:47:00Z">
        <w:r w:rsidR="00160204">
          <w:rPr>
            <w:rFonts w:ascii="Times New Roman" w:hAnsi="Times New Roman" w:cs="Times New Roman"/>
            <w:sz w:val="24"/>
            <w:szCs w:val="24"/>
          </w:rPr>
          <w:t xml:space="preserve">  However, this parameter was well estimated when an estimation model was fitted to its corresponding simulated data set (</w:t>
        </w:r>
      </w:ins>
      <w:ins w:id="364" w:author="Darcy Webber" w:date="2015-06-05T09:49:00Z">
        <w:r w:rsidR="00160204">
          <w:rPr>
            <w:rFonts w:ascii="Times New Roman" w:hAnsi="Times New Roman" w:cs="Times New Roman"/>
            <w:sz w:val="24"/>
            <w:szCs w:val="24"/>
          </w:rPr>
          <w:t>e.g., data was simulated with transient variation in growth and the model that estimates transient random-effects was fitted to these data</w:t>
        </w:r>
      </w:ins>
      <w:ins w:id="365" w:author="Darcy Webber" w:date="2015-06-05T09:47:00Z">
        <w:r w:rsidR="00160204">
          <w:rPr>
            <w:rFonts w:ascii="Times New Roman" w:hAnsi="Times New Roman" w:cs="Times New Roman"/>
            <w:sz w:val="24"/>
            <w:szCs w:val="24"/>
          </w:rPr>
          <w:t>)</w:t>
        </w:r>
      </w:ins>
      <w:ins w:id="366" w:author="Darcy Webber" w:date="2015-06-05T09:50:00Z">
        <w:r w:rsidR="00160204">
          <w:rPr>
            <w:rFonts w:ascii="Times New Roman" w:hAnsi="Times New Roman" w:cs="Times New Roman"/>
            <w:sz w:val="24"/>
            <w:szCs w:val="24"/>
          </w:rPr>
          <w:t xml:space="preserve"> or if the model that estimates both </w:t>
        </w:r>
        <w:r w:rsidR="00160204" w:rsidRPr="00036F66">
          <w:rPr>
            <w:rFonts w:ascii="Times New Roman" w:hAnsi="Times New Roman" w:cs="Times New Roman"/>
            <w:sz w:val="24"/>
            <w:szCs w:val="24"/>
          </w:rPr>
          <w:t>persistent and transient variation</w:t>
        </w:r>
        <w:r w:rsidR="00160204">
          <w:rPr>
            <w:rFonts w:ascii="Times New Roman" w:hAnsi="Times New Roman" w:cs="Times New Roman"/>
            <w:sz w:val="24"/>
            <w:szCs w:val="24"/>
          </w:rPr>
          <w:t xml:space="preserve"> in growth was used (Figure 1).</w:t>
        </w:r>
      </w:ins>
    </w:p>
    <w:p w14:paraId="69B79C5C" w14:textId="1A6687B4"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w:t>
      </w:r>
      <w:ins w:id="367" w:author="JTT" w:date="2015-06-05T11:03:00Z">
        <w:r w:rsidR="00163653">
          <w:rPr>
            <w:rFonts w:ascii="Times New Roman" w:hAnsi="Times New Roman" w:cs="Times New Roman"/>
            <w:sz w:val="24"/>
            <w:szCs w:val="24"/>
          </w:rPr>
          <w:t xml:space="preserve"> given the information in that simulated data set</w:t>
        </w:r>
      </w:ins>
      <w:r w:rsidRPr="00036F66">
        <w:rPr>
          <w:rFonts w:ascii="Times New Roman" w:hAnsi="Times New Roman" w:cs="Times New Roman"/>
          <w:sz w:val="24"/>
          <w:szCs w:val="24"/>
        </w:rPr>
        <w:t>.  When the estimation model included no random-effects, or random-effects for upkeep costs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w:t>
      </w:r>
      <w:r w:rsidRPr="00036F66">
        <w:rPr>
          <w:rFonts w:ascii="Times New Roman" w:hAnsi="Times New Roman" w:cs="Times New Roman"/>
          <w:sz w:val="24"/>
          <w:szCs w:val="24"/>
        </w:rPr>
        <w:lastRenderedPageBreak/>
        <w:t xml:space="preserve">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Figure</w:t>
      </w:r>
      <w:del w:id="368" w:author="Darcy Webber" w:date="2015-06-05T08:44:00Z">
        <w:r w:rsidRPr="00036F66" w:rsidDel="004C296E">
          <w:rPr>
            <w:rFonts w:ascii="Times New Roman" w:hAnsi="Times New Roman" w:cs="Times New Roman"/>
            <w:sz w:val="24"/>
            <w:szCs w:val="24"/>
          </w:rPr>
          <w:delText>s</w:delText>
        </w:r>
      </w:del>
      <w:r w:rsidRPr="00036F66">
        <w:rPr>
          <w:rFonts w:ascii="Times New Roman" w:hAnsi="Times New Roman" w:cs="Times New Roman"/>
          <w:sz w:val="24"/>
          <w:szCs w:val="24"/>
        </w:rPr>
        <w:t xml:space="preserve"> </w:t>
      </w:r>
      <w:ins w:id="369" w:author="Darcy Webber" w:date="2015-06-05T08:44:00Z">
        <w:r w:rsidR="004C296E">
          <w:rPr>
            <w:rFonts w:ascii="Times New Roman" w:hAnsi="Times New Roman" w:cs="Times New Roman"/>
            <w:sz w:val="24"/>
            <w:szCs w:val="24"/>
          </w:rPr>
          <w:t>2</w:t>
        </w:r>
      </w:ins>
      <w:del w:id="370" w:author="Darcy Webber" w:date="2015-06-05T08:44:00Z">
        <w:r w:rsidRPr="00036F66" w:rsidDel="004C296E">
          <w:rPr>
            <w:rFonts w:ascii="Times New Roman" w:hAnsi="Times New Roman" w:cs="Times New Roman"/>
            <w:noProof/>
            <w:sz w:val="24"/>
            <w:szCs w:val="24"/>
          </w:rPr>
          <w:delText>5</w:delText>
        </w:r>
      </w:del>
      <w:r w:rsidRPr="00036F66">
        <w:rPr>
          <w:rFonts w:ascii="Times New Roman" w:hAnsi="Times New Roman" w:cs="Times New Roman"/>
          <w:sz w:val="24"/>
          <w:szCs w:val="24"/>
        </w:rPr>
        <w:fldChar w:fldCharType="end"/>
      </w:r>
      <w:del w:id="371" w:author="Darcy Webber" w:date="2015-06-05T08:44:00Z">
        <w:r w:rsidRPr="00036F66" w:rsidDel="004C296E">
          <w:rPr>
            <w:rFonts w:ascii="Times New Roman" w:hAnsi="Times New Roman" w:cs="Times New Roman"/>
            <w:sz w:val="24"/>
            <w:szCs w:val="24"/>
          </w:rPr>
          <w:delText xml:space="preserve">, </w:delText>
        </w:r>
        <w:r w:rsidRPr="00036F66" w:rsidDel="004C296E">
          <w:rPr>
            <w:rFonts w:ascii="Times New Roman" w:hAnsi="Times New Roman" w:cs="Times New Roman"/>
            <w:sz w:val="24"/>
            <w:szCs w:val="24"/>
          </w:rPr>
          <w:fldChar w:fldCharType="begin"/>
        </w:r>
        <w:r w:rsidRPr="00036F66" w:rsidDel="004C296E">
          <w:rPr>
            <w:rFonts w:ascii="Times New Roman" w:hAnsi="Times New Roman" w:cs="Times New Roman"/>
            <w:sz w:val="24"/>
            <w:szCs w:val="24"/>
          </w:rPr>
          <w:delInstrText xml:space="preserve"> REF _Ref409962302 \h  \* MERGEFORMAT </w:delInstrText>
        </w:r>
        <w:r w:rsidRPr="00036F66" w:rsidDel="004C296E">
          <w:rPr>
            <w:rFonts w:ascii="Times New Roman" w:hAnsi="Times New Roman" w:cs="Times New Roman"/>
            <w:sz w:val="24"/>
            <w:szCs w:val="24"/>
          </w:rPr>
        </w:r>
        <w:r w:rsidRPr="00036F66" w:rsidDel="004C296E">
          <w:rPr>
            <w:rFonts w:ascii="Times New Roman" w:hAnsi="Times New Roman" w:cs="Times New Roman"/>
            <w:sz w:val="24"/>
            <w:szCs w:val="24"/>
          </w:rPr>
          <w:fldChar w:fldCharType="separate"/>
        </w:r>
        <w:r w:rsidRPr="00036F66" w:rsidDel="004C296E">
          <w:rPr>
            <w:rFonts w:ascii="Times New Roman" w:hAnsi="Times New Roman" w:cs="Times New Roman"/>
            <w:noProof/>
            <w:color w:val="000000" w:themeColor="text1"/>
            <w:sz w:val="24"/>
            <w:szCs w:val="24"/>
          </w:rPr>
          <w:delText>6</w:delText>
        </w:r>
        <w:r w:rsidRPr="00036F66" w:rsidDel="004C296E">
          <w:rPr>
            <w:rFonts w:ascii="Times New Roman" w:hAnsi="Times New Roman" w:cs="Times New Roman"/>
            <w:sz w:val="24"/>
            <w:szCs w:val="24"/>
          </w:rPr>
          <w:fldChar w:fldCharType="end"/>
        </w:r>
        <w:r w:rsidRPr="00036F66" w:rsidDel="004C296E">
          <w:rPr>
            <w:rFonts w:ascii="Times New Roman" w:hAnsi="Times New Roman" w:cs="Times New Roman"/>
            <w:sz w:val="24"/>
            <w:szCs w:val="24"/>
          </w:rPr>
          <w:delText xml:space="preserve">, </w:delText>
        </w:r>
        <w:r w:rsidRPr="00036F66" w:rsidDel="004C296E">
          <w:rPr>
            <w:rFonts w:ascii="Times New Roman" w:hAnsi="Times New Roman" w:cs="Times New Roman"/>
            <w:sz w:val="24"/>
            <w:szCs w:val="24"/>
          </w:rPr>
          <w:fldChar w:fldCharType="begin"/>
        </w:r>
        <w:r w:rsidRPr="00036F66" w:rsidDel="004C296E">
          <w:rPr>
            <w:rFonts w:ascii="Times New Roman" w:hAnsi="Times New Roman" w:cs="Times New Roman"/>
            <w:sz w:val="24"/>
            <w:szCs w:val="24"/>
          </w:rPr>
          <w:delInstrText xml:space="preserve"> REF _Ref409962306 \h  \* MERGEFORMAT </w:delInstrText>
        </w:r>
        <w:r w:rsidRPr="00036F66" w:rsidDel="004C296E">
          <w:rPr>
            <w:rFonts w:ascii="Times New Roman" w:hAnsi="Times New Roman" w:cs="Times New Roman"/>
            <w:sz w:val="24"/>
            <w:szCs w:val="24"/>
          </w:rPr>
        </w:r>
        <w:r w:rsidRPr="00036F66" w:rsidDel="004C296E">
          <w:rPr>
            <w:rFonts w:ascii="Times New Roman" w:hAnsi="Times New Roman" w:cs="Times New Roman"/>
            <w:sz w:val="24"/>
            <w:szCs w:val="24"/>
          </w:rPr>
          <w:fldChar w:fldCharType="separate"/>
        </w:r>
        <w:r w:rsidRPr="00036F66" w:rsidDel="004C296E">
          <w:rPr>
            <w:rFonts w:ascii="Times New Roman" w:hAnsi="Times New Roman" w:cs="Times New Roman"/>
            <w:noProof/>
            <w:color w:val="000000" w:themeColor="text1"/>
            <w:sz w:val="24"/>
          </w:rPr>
          <w:delText>7</w:delText>
        </w:r>
        <w:r w:rsidRPr="00036F66" w:rsidDel="004C296E">
          <w:rPr>
            <w:rFonts w:ascii="Times New Roman" w:hAnsi="Times New Roman" w:cs="Times New Roman"/>
            <w:sz w:val="24"/>
            <w:szCs w:val="24"/>
          </w:rPr>
          <w:fldChar w:fldCharType="end"/>
        </w:r>
        <w:r w:rsidRPr="00036F66" w:rsidDel="004C296E">
          <w:rPr>
            <w:rFonts w:ascii="Times New Roman" w:hAnsi="Times New Roman" w:cs="Times New Roman"/>
            <w:sz w:val="24"/>
            <w:szCs w:val="24"/>
          </w:rPr>
          <w:delText xml:space="preserve">, </w:delText>
        </w:r>
        <w:r w:rsidRPr="00036F66" w:rsidDel="004C296E">
          <w:rPr>
            <w:rFonts w:ascii="Times New Roman" w:hAnsi="Times New Roman" w:cs="Times New Roman"/>
            <w:sz w:val="24"/>
            <w:szCs w:val="24"/>
          </w:rPr>
          <w:fldChar w:fldCharType="begin"/>
        </w:r>
        <w:r w:rsidRPr="00036F66" w:rsidDel="004C296E">
          <w:rPr>
            <w:rFonts w:ascii="Times New Roman" w:hAnsi="Times New Roman" w:cs="Times New Roman"/>
            <w:sz w:val="24"/>
            <w:szCs w:val="24"/>
          </w:rPr>
          <w:delInstrText xml:space="preserve"> REF _Ref410630975 \h  \* MERGEFORMAT </w:delInstrText>
        </w:r>
        <w:r w:rsidRPr="00036F66" w:rsidDel="004C296E">
          <w:rPr>
            <w:rFonts w:ascii="Times New Roman" w:hAnsi="Times New Roman" w:cs="Times New Roman"/>
            <w:sz w:val="24"/>
            <w:szCs w:val="24"/>
          </w:rPr>
        </w:r>
        <w:r w:rsidRPr="00036F66" w:rsidDel="004C296E">
          <w:rPr>
            <w:rFonts w:ascii="Times New Roman" w:hAnsi="Times New Roman" w:cs="Times New Roman"/>
            <w:sz w:val="24"/>
            <w:szCs w:val="24"/>
          </w:rPr>
          <w:fldChar w:fldCharType="separate"/>
        </w:r>
        <w:r w:rsidRPr="00036F66" w:rsidDel="004C296E">
          <w:rPr>
            <w:rFonts w:ascii="Times New Roman" w:hAnsi="Times New Roman" w:cs="Times New Roman"/>
            <w:noProof/>
            <w:color w:val="000000" w:themeColor="text1"/>
            <w:sz w:val="24"/>
            <w:szCs w:val="24"/>
          </w:rPr>
          <w:delText>8</w:delText>
        </w:r>
        <w:r w:rsidRPr="00036F66" w:rsidDel="004C296E">
          <w:rPr>
            <w:rFonts w:ascii="Times New Roman" w:hAnsi="Times New Roman" w:cs="Times New Roman"/>
            <w:sz w:val="24"/>
            <w:szCs w:val="24"/>
          </w:rPr>
          <w:fldChar w:fldCharType="end"/>
        </w:r>
        <w:r w:rsidRPr="00036F66" w:rsidDel="004C296E">
          <w:rPr>
            <w:rFonts w:ascii="Times New Roman" w:hAnsi="Times New Roman" w:cs="Times New Roman"/>
            <w:sz w:val="24"/>
            <w:szCs w:val="24"/>
          </w:rPr>
          <w:delText xml:space="preserve">, and </w:delText>
        </w:r>
        <w:r w:rsidRPr="00036F66" w:rsidDel="004C296E">
          <w:rPr>
            <w:rFonts w:ascii="Times New Roman" w:hAnsi="Times New Roman" w:cs="Times New Roman"/>
            <w:sz w:val="24"/>
            <w:szCs w:val="24"/>
          </w:rPr>
          <w:fldChar w:fldCharType="begin"/>
        </w:r>
        <w:r w:rsidRPr="00036F66" w:rsidDel="004C296E">
          <w:rPr>
            <w:rFonts w:ascii="Times New Roman" w:hAnsi="Times New Roman" w:cs="Times New Roman"/>
            <w:sz w:val="24"/>
            <w:szCs w:val="24"/>
          </w:rPr>
          <w:delInstrText xml:space="preserve"> REF _Ref410630977 \h  \* MERGEFORMAT </w:delInstrText>
        </w:r>
        <w:r w:rsidRPr="00036F66" w:rsidDel="004C296E">
          <w:rPr>
            <w:rFonts w:ascii="Times New Roman" w:hAnsi="Times New Roman" w:cs="Times New Roman"/>
            <w:sz w:val="24"/>
            <w:szCs w:val="24"/>
          </w:rPr>
        </w:r>
        <w:r w:rsidRPr="00036F66" w:rsidDel="004C296E">
          <w:rPr>
            <w:rFonts w:ascii="Times New Roman" w:hAnsi="Times New Roman" w:cs="Times New Roman"/>
            <w:sz w:val="24"/>
            <w:szCs w:val="24"/>
          </w:rPr>
          <w:fldChar w:fldCharType="separate"/>
        </w:r>
        <w:r w:rsidRPr="00036F66" w:rsidDel="004C296E">
          <w:rPr>
            <w:rFonts w:ascii="Times New Roman" w:hAnsi="Times New Roman" w:cs="Times New Roman"/>
            <w:noProof/>
            <w:color w:val="000000" w:themeColor="text1"/>
            <w:sz w:val="24"/>
            <w:szCs w:val="24"/>
          </w:rPr>
          <w:delText>9</w:delText>
        </w:r>
        <w:r w:rsidRPr="00036F66" w:rsidDel="004C296E">
          <w:rPr>
            <w:rFonts w:ascii="Times New Roman" w:hAnsi="Times New Roman" w:cs="Times New Roman"/>
            <w:sz w:val="24"/>
            <w:szCs w:val="24"/>
          </w:rPr>
          <w:fldChar w:fldCharType="end"/>
        </w:r>
      </w:del>
      <w:r w:rsidRPr="00036F66">
        <w:rPr>
          <w:rFonts w:ascii="Times New Roman" w:hAnsi="Times New Roman" w:cs="Times New Roman"/>
          <w:sz w:val="24"/>
          <w:szCs w:val="24"/>
        </w:rPr>
        <w:t xml:space="preserve">).  However, we </w:t>
      </w:r>
      <w:del w:id="372" w:author="JTT" w:date="2015-06-05T11:04:00Z">
        <w:r w:rsidRPr="00036F66" w:rsidDel="00163653">
          <w:rPr>
            <w:rFonts w:ascii="Times New Roman" w:hAnsi="Times New Roman" w:cs="Times New Roman"/>
            <w:sz w:val="24"/>
            <w:szCs w:val="24"/>
          </w:rPr>
          <w:delText xml:space="preserve">conclude </w:delText>
        </w:r>
      </w:del>
      <w:ins w:id="373" w:author="JTT" w:date="2015-06-05T11:04:00Z">
        <w:r w:rsidR="00163653">
          <w:rPr>
            <w:rFonts w:ascii="Times New Roman" w:hAnsi="Times New Roman" w:cs="Times New Roman"/>
            <w:sz w:val="24"/>
            <w:szCs w:val="24"/>
          </w:rPr>
          <w:t>note</w:t>
        </w:r>
        <w:r w:rsidR="00163653"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that most models were positive definite for sample sizes above 250 individuals, and that non-positive definite models can be used as indication that the model is likely to be overfitted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374" w:author="darcy" w:date="2015-05-13T11:17:00Z">
        <w:r w:rsidR="00785024">
          <w:rPr>
            <w:rFonts w:ascii="Times New Roman" w:hAnsi="Times New Roman" w:cs="Times New Roman"/>
            <w:noProof w:val="0"/>
            <w:sz w:val="24"/>
            <w:szCs w:val="24"/>
          </w:rPr>
          <w:t>2</w:t>
        </w:r>
      </w:ins>
      <w:del w:id="375"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7A9C28E5"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When applied to data for Antarctic toothfish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Bertalanffy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del w:id="376" w:author="JTT" w:date="2015-06-05T11:04:00Z">
        <w:r w:rsidR="006E348B" w:rsidRPr="00E6151E" w:rsidDel="00163653">
          <w:rPr>
            <w:rFonts w:ascii="Times New Roman" w:hAnsi="Times New Roman" w:cs="Times New Roman"/>
            <w:sz w:val="24"/>
            <w:szCs w:val="24"/>
          </w:rPr>
          <w:fldChar w:fldCharType="begin"/>
        </w:r>
        <w:r w:rsidR="006E348B" w:rsidRPr="008A213E" w:rsidDel="00163653">
          <w:rPr>
            <w:rFonts w:ascii="Times New Roman" w:hAnsi="Times New Roman" w:cs="Times New Roman"/>
            <w:sz w:val="24"/>
            <w:szCs w:val="24"/>
          </w:rPr>
          <w:delInstrText xml:space="preserve"> REF _Ref410371170 \h </w:delInstrText>
        </w:r>
        <w:r w:rsidR="00EA4365" w:rsidRPr="008A213E" w:rsidDel="00163653">
          <w:rPr>
            <w:rFonts w:ascii="Times New Roman" w:hAnsi="Times New Roman" w:cs="Times New Roman"/>
            <w:sz w:val="24"/>
            <w:szCs w:val="24"/>
          </w:rPr>
          <w:delInstrText xml:space="preserve"> \* MERGEFORMAT </w:delInstrText>
        </w:r>
        <w:r w:rsidR="006E348B" w:rsidRPr="00E6151E" w:rsidDel="00163653">
          <w:rPr>
            <w:rFonts w:ascii="Times New Roman" w:hAnsi="Times New Roman" w:cs="Times New Roman"/>
            <w:sz w:val="24"/>
            <w:szCs w:val="24"/>
          </w:rPr>
        </w:r>
        <w:r w:rsidR="006E348B" w:rsidRPr="00E6151E" w:rsidDel="00163653">
          <w:rPr>
            <w:rFonts w:ascii="Times New Roman" w:hAnsi="Times New Roman" w:cs="Times New Roman"/>
            <w:sz w:val="24"/>
            <w:szCs w:val="24"/>
          </w:rPr>
          <w:fldChar w:fldCharType="separate"/>
        </w:r>
        <w:r w:rsidR="00654B15" w:rsidRPr="008A213E" w:rsidDel="00163653">
          <w:rPr>
            <w:rFonts w:ascii="Times New Roman" w:hAnsi="Times New Roman" w:cs="Times New Roman"/>
            <w:sz w:val="24"/>
            <w:szCs w:val="24"/>
          </w:rPr>
          <w:delText xml:space="preserve">Figure </w:delText>
        </w:r>
        <w:r w:rsidR="00654B15" w:rsidRPr="008A213E" w:rsidDel="00163653">
          <w:rPr>
            <w:rFonts w:ascii="Times New Roman" w:hAnsi="Times New Roman" w:cs="Times New Roman"/>
            <w:noProof/>
            <w:sz w:val="24"/>
            <w:szCs w:val="24"/>
          </w:rPr>
          <w:delText>1</w:delText>
        </w:r>
        <w:r w:rsidR="006E348B" w:rsidRPr="00E6151E" w:rsidDel="00163653">
          <w:rPr>
            <w:rFonts w:ascii="Times New Roman" w:hAnsi="Times New Roman" w:cs="Times New Roman"/>
            <w:sz w:val="24"/>
            <w:szCs w:val="24"/>
          </w:rPr>
          <w:fldChar w:fldCharType="end"/>
        </w:r>
      </w:del>
      <w:ins w:id="377" w:author="JTT" w:date="2015-06-05T11:04:00Z">
        <w:r w:rsidR="00163653">
          <w:rPr>
            <w:rFonts w:ascii="Times New Roman" w:hAnsi="Times New Roman" w:cs="Times New Roman"/>
            <w:sz w:val="24"/>
            <w:szCs w:val="24"/>
          </w:rPr>
          <w:t>Fig. 3</w:t>
        </w:r>
      </w:ins>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resighting, and therefore residuals are correlated for a </w:t>
      </w:r>
      <w:r w:rsidR="00086280" w:rsidRPr="008A213E">
        <w:rPr>
          <w:rFonts w:ascii="Times New Roman" w:hAnsi="Times New Roman" w:cs="Times New Roman"/>
          <w:sz w:val="24"/>
          <w:szCs w:val="24"/>
        </w:rPr>
        <w:t>given individual</w:t>
      </w:r>
      <w:del w:id="378" w:author="JTT" w:date="2015-06-05T11:04:00Z">
        <w:r w:rsidR="00086280" w:rsidRPr="008A213E" w:rsidDel="00163653">
          <w:rPr>
            <w:rFonts w:ascii="Times New Roman" w:hAnsi="Times New Roman" w:cs="Times New Roman"/>
            <w:sz w:val="24"/>
            <w:szCs w:val="24"/>
          </w:rPr>
          <w:delText xml:space="preserve"> </w:delText>
        </w:r>
      </w:del>
      <w:ins w:id="379" w:author="JTT" w:date="2015-06-05T11:04:00Z">
        <w:r w:rsidR="00163653">
          <w:rPr>
            <w:rFonts w:ascii="Times New Roman" w:hAnsi="Times New Roman" w:cs="Times New Roman"/>
            <w:sz w:val="24"/>
            <w:szCs w:val="24"/>
          </w:rPr>
          <w:t xml:space="preserve"> (Fig. 4)</w:t>
        </w:r>
      </w:ins>
      <w:del w:id="380" w:author="JTT" w:date="2015-06-05T11:04:00Z">
        <w:r w:rsidR="000E5893" w:rsidRPr="008A213E" w:rsidDel="00163653">
          <w:rPr>
            <w:rFonts w:ascii="Times New Roman" w:hAnsi="Times New Roman" w:cs="Times New Roman"/>
            <w:sz w:val="24"/>
            <w:szCs w:val="24"/>
          </w:rPr>
          <w:delText>(</w:delText>
        </w:r>
        <w:r w:rsidR="000E5893" w:rsidRPr="008A213E" w:rsidDel="00163653">
          <w:rPr>
            <w:rFonts w:ascii="Times New Roman" w:hAnsi="Times New Roman" w:cs="Times New Roman"/>
            <w:sz w:val="24"/>
            <w:szCs w:val="24"/>
          </w:rPr>
          <w:fldChar w:fldCharType="begin"/>
        </w:r>
        <w:r w:rsidR="000E5893" w:rsidRPr="008A213E" w:rsidDel="00163653">
          <w:rPr>
            <w:rFonts w:ascii="Times New Roman" w:hAnsi="Times New Roman" w:cs="Times New Roman"/>
            <w:sz w:val="24"/>
            <w:szCs w:val="24"/>
          </w:rPr>
          <w:delInstrText xml:space="preserve"> REF _Ref410371173 \h </w:delInstrText>
        </w:r>
        <w:r w:rsidR="00EA4365" w:rsidRPr="008A213E" w:rsidDel="00163653">
          <w:rPr>
            <w:rFonts w:ascii="Times New Roman" w:hAnsi="Times New Roman" w:cs="Times New Roman"/>
            <w:sz w:val="24"/>
            <w:szCs w:val="24"/>
          </w:rPr>
          <w:delInstrText xml:space="preserve"> \* MERGEFORMAT </w:delInstrText>
        </w:r>
        <w:r w:rsidR="000E5893" w:rsidRPr="008A213E" w:rsidDel="00163653">
          <w:rPr>
            <w:rFonts w:ascii="Times New Roman" w:hAnsi="Times New Roman" w:cs="Times New Roman"/>
            <w:sz w:val="24"/>
            <w:szCs w:val="24"/>
          </w:rPr>
        </w:r>
        <w:r w:rsidR="000E5893" w:rsidRPr="008A213E" w:rsidDel="00163653">
          <w:rPr>
            <w:rFonts w:ascii="Times New Roman" w:hAnsi="Times New Roman" w:cs="Times New Roman"/>
            <w:sz w:val="24"/>
            <w:szCs w:val="24"/>
          </w:rPr>
          <w:fldChar w:fldCharType="separate"/>
        </w:r>
        <w:r w:rsidR="00654B15" w:rsidRPr="008A213E" w:rsidDel="00163653">
          <w:rPr>
            <w:rFonts w:ascii="Times New Roman" w:hAnsi="Times New Roman" w:cs="Times New Roman"/>
            <w:sz w:val="24"/>
            <w:szCs w:val="24"/>
          </w:rPr>
          <w:delText xml:space="preserve">Figure </w:delText>
        </w:r>
        <w:r w:rsidR="00654B15" w:rsidRPr="008A213E" w:rsidDel="00163653">
          <w:rPr>
            <w:rFonts w:ascii="Times New Roman" w:hAnsi="Times New Roman" w:cs="Times New Roman"/>
            <w:noProof/>
            <w:sz w:val="24"/>
            <w:szCs w:val="24"/>
          </w:rPr>
          <w:delText>2</w:delText>
        </w:r>
        <w:r w:rsidR="000E5893" w:rsidRPr="008A213E" w:rsidDel="00163653">
          <w:rPr>
            <w:rFonts w:ascii="Times New Roman" w:hAnsi="Times New Roman" w:cs="Times New Roman"/>
            <w:sz w:val="24"/>
            <w:szCs w:val="24"/>
          </w:rPr>
          <w:fldChar w:fldCharType="end"/>
        </w:r>
        <w:r w:rsidR="000E5893" w:rsidRPr="008A213E" w:rsidDel="00163653">
          <w:rPr>
            <w:rFonts w:ascii="Times New Roman" w:hAnsi="Times New Roman" w:cs="Times New Roman"/>
            <w:sz w:val="24"/>
            <w:szCs w:val="24"/>
          </w:rPr>
          <w:delText>)</w:delText>
        </w:r>
      </w:del>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the least parsimonious model of the four according to the Akaik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r w:rsidR="00961AA1" w:rsidRPr="00036F66">
        <w:rPr>
          <w:rFonts w:ascii="Times New Roman" w:hAnsi="Times New Roman" w:cs="Times New Roman"/>
          <w:sz w:val="24"/>
        </w:rPr>
        <w:t>Akaik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381" w:author="darcy" w:date="2015-05-14T06:19:00Z">
        <w:r w:rsidR="00E930D2">
          <w:rPr>
            <w:rFonts w:ascii="Times New Roman" w:hAnsi="Times New Roman" w:cs="Times New Roman"/>
            <w:sz w:val="24"/>
            <w:szCs w:val="24"/>
          </w:rPr>
          <w:t xml:space="preserve"> Table </w:t>
        </w:r>
      </w:ins>
      <w:ins w:id="382" w:author="Darcy Webber" w:date="2015-06-05T08:59:00Z">
        <w:r w:rsidR="005A3210">
          <w:rPr>
            <w:rFonts w:ascii="Times New Roman" w:hAnsi="Times New Roman" w:cs="Times New Roman"/>
            <w:sz w:val="24"/>
            <w:szCs w:val="24"/>
          </w:rPr>
          <w:t>3</w:t>
        </w:r>
      </w:ins>
      <w:ins w:id="383" w:author="darcy" w:date="2015-05-14T06:19:00Z">
        <w:del w:id="384" w:author="Darcy Webber" w:date="2015-06-05T08:59:00Z">
          <w:r w:rsidR="00E930D2" w:rsidDel="005A3210">
            <w:rPr>
              <w:rFonts w:ascii="Times New Roman" w:hAnsi="Times New Roman" w:cs="Times New Roman"/>
              <w:sz w:val="24"/>
              <w:szCs w:val="24"/>
            </w:rPr>
            <w:delText>5</w:delText>
          </w:r>
        </w:del>
      </w:ins>
      <w:del w:id="385"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386" w:author="darcy" w:date="2015-05-14T06:19:00Z">
        <w:r w:rsidR="00E930D2">
          <w:rPr>
            <w:rFonts w:ascii="Times New Roman" w:hAnsi="Times New Roman" w:cs="Times New Roman"/>
            <w:sz w:val="24"/>
            <w:szCs w:val="24"/>
          </w:rPr>
          <w:t xml:space="preserve">Table </w:t>
        </w:r>
      </w:ins>
      <w:ins w:id="387" w:author="Darcy Webber" w:date="2015-06-05T08:59:00Z">
        <w:r w:rsidR="005A3210">
          <w:rPr>
            <w:rFonts w:ascii="Times New Roman" w:hAnsi="Times New Roman" w:cs="Times New Roman"/>
            <w:sz w:val="24"/>
            <w:szCs w:val="24"/>
          </w:rPr>
          <w:t>2</w:t>
        </w:r>
      </w:ins>
      <w:ins w:id="388" w:author="darcy" w:date="2015-05-14T06:19:00Z">
        <w:del w:id="389" w:author="Darcy Webber" w:date="2015-06-05T08:59:00Z">
          <w:r w:rsidR="00E930D2" w:rsidDel="005A3210">
            <w:rPr>
              <w:rFonts w:ascii="Times New Roman" w:hAnsi="Times New Roman" w:cs="Times New Roman"/>
              <w:sz w:val="24"/>
              <w:szCs w:val="24"/>
            </w:rPr>
            <w:delText>5</w:delText>
          </w:r>
        </w:del>
      </w:ins>
      <w:del w:id="390"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ins w:id="391" w:author="darcy" w:date="2015-05-18T06:23:00Z">
        <w:r w:rsidR="004C3D09">
          <w:rPr>
            <w:rFonts w:ascii="Times New Roman" w:hAnsi="Times New Roman" w:cs="Times New Roman"/>
            <w:sz w:val="24"/>
            <w:szCs w:val="24"/>
          </w:rPr>
          <w:t xml:space="preserve">Differences in </w:t>
        </w:r>
      </w:ins>
      <w:ins w:id="392" w:author="darcy" w:date="2015-05-18T06:22:00Z">
        <w:r w:rsidR="004C3D09">
          <w:rPr>
            <w:rFonts w:ascii="Times New Roman" w:hAnsi="Times New Roman" w:cs="Times New Roman"/>
            <w:sz w:val="24"/>
            <w:szCs w:val="24"/>
          </w:rPr>
          <w:t>the estimate</w:t>
        </w:r>
      </w:ins>
      <w:ins w:id="393" w:author="darcy" w:date="2015-05-18T06:25:00Z">
        <w:r w:rsidR="004C3D09">
          <w:rPr>
            <w:rFonts w:ascii="Times New Roman" w:hAnsi="Times New Roman" w:cs="Times New Roman"/>
            <w:sz w:val="24"/>
            <w:szCs w:val="24"/>
          </w:rPr>
          <w:t>s</w:t>
        </w:r>
      </w:ins>
      <w:ins w:id="394" w:author="darcy" w:date="2015-05-18T06:22:00Z">
        <w:r w:rsidR="004C3D09">
          <w:rPr>
            <w:rFonts w:ascii="Times New Roman" w:hAnsi="Times New Roman" w:cs="Times New Roman"/>
            <w:sz w:val="24"/>
            <w:szCs w:val="24"/>
          </w:rPr>
          <w:t xml:space="preserve"> of </w:t>
        </w:r>
      </w:ins>
      <w:ins w:id="395" w:author="darcy" w:date="2015-05-18T06:25:00Z">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ins>
      <w:ins w:id="396" w:author="darcy" w:date="2015-05-18T06:23:00Z">
        <w:r w:rsidR="004C3D09">
          <w:rPr>
            <w:rFonts w:ascii="Times New Roman" w:hAnsi="Times New Roman" w:cs="Times New Roman"/>
            <w:sz w:val="24"/>
            <w:szCs w:val="24"/>
          </w:rPr>
          <w:t xml:space="preserve"> compared to Dunn et al. (2006)</w:t>
        </w:r>
      </w:ins>
      <w:ins w:id="397" w:author="darcy" w:date="2015-05-18T06:22:00Z">
        <w:r w:rsidR="004C3D09">
          <w:rPr>
            <w:rFonts w:ascii="Times New Roman" w:hAnsi="Times New Roman" w:cs="Times New Roman"/>
            <w:sz w:val="24"/>
            <w:szCs w:val="24"/>
          </w:rPr>
          <w:t xml:space="preserve"> are likely due to differences in </w:t>
        </w:r>
      </w:ins>
      <w:ins w:id="398" w:author="darcy" w:date="2015-05-18T06:26:00Z">
        <w:r w:rsidR="00A053C2">
          <w:rPr>
            <w:rFonts w:ascii="Times New Roman" w:hAnsi="Times New Roman" w:cs="Times New Roman"/>
            <w:sz w:val="24"/>
            <w:szCs w:val="24"/>
          </w:rPr>
          <w:t xml:space="preserve">the </w:t>
        </w:r>
      </w:ins>
      <w:ins w:id="399" w:author="darcy" w:date="2015-05-18T06:22:00Z">
        <w:r w:rsidR="004C3D09">
          <w:rPr>
            <w:rFonts w:ascii="Times New Roman" w:hAnsi="Times New Roman" w:cs="Times New Roman"/>
            <w:sz w:val="24"/>
            <w:szCs w:val="24"/>
          </w:rPr>
          <w:t>sample size of small</w:t>
        </w:r>
      </w:ins>
      <w:ins w:id="400" w:author="Darcy Webber" w:date="2015-06-05T08:59:00Z">
        <w:r w:rsidR="005A3210">
          <w:rPr>
            <w:rFonts w:ascii="Times New Roman" w:hAnsi="Times New Roman" w:cs="Times New Roman"/>
            <w:sz w:val="24"/>
            <w:szCs w:val="24"/>
          </w:rPr>
          <w:t xml:space="preserve"> individuals</w:t>
        </w:r>
      </w:ins>
      <w:ins w:id="401" w:author="darcy" w:date="2015-05-18T06:22:00Z">
        <w:r w:rsidR="004C3D09">
          <w:rPr>
            <w:rFonts w:ascii="Times New Roman" w:hAnsi="Times New Roman" w:cs="Times New Roman"/>
            <w:sz w:val="24"/>
            <w:szCs w:val="24"/>
          </w:rPr>
          <w:t xml:space="preserve"> </w:t>
        </w:r>
      </w:ins>
      <w:ins w:id="402" w:author="darcy" w:date="2015-05-24T19:51:00Z">
        <w:r w:rsidR="008A213E">
          <w:rPr>
            <w:rFonts w:ascii="Times New Roman" w:hAnsi="Times New Roman" w:cs="Times New Roman"/>
            <w:sz w:val="24"/>
            <w:szCs w:val="24"/>
          </w:rPr>
          <w:t>between the two</w:t>
        </w:r>
      </w:ins>
      <w:ins w:id="403" w:author="darcy" w:date="2015-05-18T06:25:00Z">
        <w:r w:rsidR="008A213E">
          <w:rPr>
            <w:rFonts w:ascii="Times New Roman" w:hAnsi="Times New Roman" w:cs="Times New Roman"/>
            <w:sz w:val="24"/>
            <w:szCs w:val="24"/>
          </w:rPr>
          <w:t xml:space="preserve"> studies</w:t>
        </w:r>
        <w:r w:rsidR="004C3D09">
          <w:rPr>
            <w:rFonts w:ascii="Times New Roman" w:hAnsi="Times New Roman" w:cs="Times New Roman"/>
            <w:sz w:val="24"/>
            <w:szCs w:val="24"/>
          </w:rPr>
          <w:t>, rather than any difference in methodology</w:t>
        </w:r>
      </w:ins>
      <w:ins w:id="404" w:author="darcy" w:date="2015-05-18T06:24:00Z">
        <w:r w:rsidR="004C3D09">
          <w:rPr>
            <w:rFonts w:ascii="Times New Roman" w:hAnsi="Times New Roman" w:cs="Times New Roman"/>
            <w:sz w:val="24"/>
            <w:szCs w:val="24"/>
          </w:rPr>
          <w:t xml:space="preserve">. </w:t>
        </w:r>
      </w:ins>
      <w:ins w:id="405" w:author="darcy" w:date="2015-05-18T06:22:00Z">
        <w:r w:rsidR="004C3D09">
          <w:rPr>
            <w:rFonts w:ascii="Times New Roman" w:hAnsi="Times New Roman" w:cs="Times New Roman"/>
            <w:sz w:val="24"/>
            <w:szCs w:val="24"/>
          </w:rPr>
          <w:t xml:space="preserve"> </w:t>
        </w:r>
      </w:ins>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6D96B298" w14:textId="34BE25D8" w:rsidR="002B0564" w:rsidRDefault="00151FA2">
      <w:pPr>
        <w:spacing w:line="480" w:lineRule="auto"/>
        <w:rPr>
          <w:ins w:id="406" w:author="Darcy Webber" w:date="2015-06-05T09:03:00Z"/>
          <w:rFonts w:ascii="Times New Roman" w:hAnsi="Times New Roman" w:cs="Times New Roman"/>
          <w:sz w:val="24"/>
          <w:szCs w:val="24"/>
        </w:rPr>
        <w:pPrChange w:id="407" w:author="Darcy Webber" w:date="2015-06-05T10:24:00Z">
          <w:pPr>
            <w:spacing w:after="0" w:line="480" w:lineRule="auto"/>
          </w:pPr>
        </w:pPrChange>
      </w:pPr>
      <w:ins w:id="408" w:author="Darcy Webber" w:date="2015-06-05T10:24:00Z">
        <w:r>
          <w:rPr>
            <w:rFonts w:ascii="Times New Roman" w:hAnsi="Times New Roman" w:cs="Times New Roman"/>
            <w:sz w:val="24"/>
            <w:szCs w:val="24"/>
          </w:rPr>
          <w:tab/>
        </w:r>
      </w:ins>
      <w:del w:id="409" w:author="Darcy Webber" w:date="2015-06-05T10:24:00Z">
        <w:r w:rsidR="00DB3AA7" w:rsidRPr="00036F66" w:rsidDel="00151FA2">
          <w:rPr>
            <w:rFonts w:ascii="Times New Roman" w:hAnsi="Times New Roman" w:cs="Times New Roman"/>
            <w:sz w:val="24"/>
            <w:szCs w:val="24"/>
          </w:rPr>
          <w:tab/>
        </w:r>
      </w:del>
      <w:r w:rsidR="00DB3AA7" w:rsidRPr="00036F66">
        <w:rPr>
          <w:rFonts w:ascii="Times New Roman" w:hAnsi="Times New Roman" w:cs="Times New Roman"/>
          <w:sz w:val="24"/>
          <w:szCs w:val="24"/>
        </w:rPr>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410" w:author="darcy" w:date="2015-05-14T06:20:00Z">
        <w:r w:rsidR="00E305CE">
          <w:rPr>
            <w:rFonts w:ascii="Times New Roman" w:hAnsi="Times New Roman" w:cs="Times New Roman"/>
            <w:sz w:val="24"/>
            <w:szCs w:val="24"/>
          </w:rPr>
          <w:t xml:space="preserve"> Table </w:t>
        </w:r>
      </w:ins>
      <w:ins w:id="411" w:author="Darcy Webber" w:date="2015-06-05T09:00:00Z">
        <w:r w:rsidR="005A3210">
          <w:rPr>
            <w:rFonts w:ascii="Times New Roman" w:hAnsi="Times New Roman" w:cs="Times New Roman"/>
            <w:sz w:val="24"/>
            <w:szCs w:val="24"/>
          </w:rPr>
          <w:t>3</w:t>
        </w:r>
      </w:ins>
      <w:ins w:id="412" w:author="darcy" w:date="2015-05-14T06:20:00Z">
        <w:del w:id="413" w:author="Darcy Webber" w:date="2015-06-05T09:00:00Z">
          <w:r w:rsidR="00E305CE" w:rsidDel="005A3210">
            <w:rPr>
              <w:rFonts w:ascii="Times New Roman" w:hAnsi="Times New Roman" w:cs="Times New Roman"/>
              <w:sz w:val="24"/>
              <w:szCs w:val="24"/>
            </w:rPr>
            <w:delText>5</w:delText>
          </w:r>
        </w:del>
      </w:ins>
      <w:del w:id="414"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00DB3AA7"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00DB3AA7"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B3AA7" w:rsidRPr="00036F66">
        <w:rPr>
          <w:rFonts w:ascii="Times New Roman" w:hAnsi="Times New Roman" w:cs="Times New Roman"/>
          <w:sz w:val="24"/>
          <w:szCs w:val="24"/>
        </w:rPr>
        <w:t>,</w:t>
      </w:r>
      <w:del w:id="415" w:author="Darcy Webber" w:date="2015-06-05T09:00:00Z">
        <w:r w:rsidR="00DB3AA7" w:rsidRPr="00036F66" w:rsidDel="005A3210">
          <w:rPr>
            <w:rFonts w:ascii="Times New Roman" w:hAnsi="Times New Roman" w:cs="Times New Roman"/>
            <w:sz w:val="24"/>
            <w:szCs w:val="24"/>
          </w:rPr>
          <w:delText xml:space="preserve"> </w:delText>
        </w:r>
      </w:del>
      <w:ins w:id="416" w:author="Darcy Webber" w:date="2015-06-05T09:00:00Z">
        <w:r w:rsidR="005A3210">
          <w:rPr>
            <w:rFonts w:ascii="Times New Roman" w:hAnsi="Times New Roman" w:cs="Times New Roman"/>
            <w:sz w:val="24"/>
            <w:szCs w:val="24"/>
          </w:rPr>
          <w:t xml:space="preserve"> Figure 3</w:t>
        </w:r>
      </w:ins>
      <w:del w:id="417" w:author="Darcy Webber" w:date="2015-06-05T09:00:00Z">
        <w:r w:rsidR="003C21A0" w:rsidRPr="00036F66" w:rsidDel="005A3210">
          <w:rPr>
            <w:rFonts w:ascii="Times New Roman" w:hAnsi="Times New Roman" w:cs="Times New Roman"/>
            <w:sz w:val="24"/>
            <w:szCs w:val="24"/>
          </w:rPr>
          <w:fldChar w:fldCharType="begin"/>
        </w:r>
        <w:r w:rsidR="003C21A0" w:rsidRPr="00036F66" w:rsidDel="005A3210">
          <w:rPr>
            <w:rFonts w:ascii="Times New Roman" w:hAnsi="Times New Roman" w:cs="Times New Roman"/>
            <w:sz w:val="24"/>
            <w:szCs w:val="24"/>
          </w:rPr>
          <w:delInstrText xml:space="preserve"> REF _Ref410371233 \h </w:delInstrText>
        </w:r>
        <w:r w:rsidR="00841322" w:rsidRPr="00036F66" w:rsidDel="005A3210">
          <w:rPr>
            <w:rFonts w:ascii="Times New Roman" w:hAnsi="Times New Roman" w:cs="Times New Roman"/>
            <w:sz w:val="24"/>
            <w:szCs w:val="24"/>
          </w:rPr>
          <w:delInstrText xml:space="preserve"> \* MERGEFORMAT </w:delInstrText>
        </w:r>
        <w:r w:rsidR="003C21A0" w:rsidRPr="00036F66" w:rsidDel="005A3210">
          <w:rPr>
            <w:rFonts w:ascii="Times New Roman" w:hAnsi="Times New Roman" w:cs="Times New Roman"/>
            <w:sz w:val="24"/>
            <w:szCs w:val="24"/>
          </w:rPr>
        </w:r>
        <w:r w:rsidR="003C21A0" w:rsidRPr="00036F66" w:rsidDel="005A3210">
          <w:rPr>
            <w:rFonts w:ascii="Times New Roman" w:hAnsi="Times New Roman" w:cs="Times New Roman"/>
            <w:sz w:val="24"/>
            <w:szCs w:val="24"/>
          </w:rPr>
          <w:fldChar w:fldCharType="separate"/>
        </w:r>
        <w:r w:rsidR="00654B15" w:rsidRPr="00036F66" w:rsidDel="005A3210">
          <w:rPr>
            <w:rFonts w:ascii="Times New Roman" w:hAnsi="Times New Roman" w:cs="Times New Roman"/>
            <w:i/>
            <w:sz w:val="24"/>
            <w:szCs w:val="24"/>
          </w:rPr>
          <w:delText xml:space="preserve">Figure </w:delText>
        </w:r>
        <w:r w:rsidR="00654B15" w:rsidRPr="00036F66" w:rsidDel="005A3210">
          <w:rPr>
            <w:rFonts w:ascii="Times New Roman" w:hAnsi="Times New Roman" w:cs="Times New Roman"/>
            <w:i/>
            <w:noProof/>
            <w:sz w:val="24"/>
            <w:szCs w:val="24"/>
          </w:rPr>
          <w:delText>3</w:delText>
        </w:r>
        <w:r w:rsidR="003C21A0" w:rsidRPr="00036F66" w:rsidDel="005A3210">
          <w:rPr>
            <w:rFonts w:ascii="Times New Roman" w:hAnsi="Times New Roman" w:cs="Times New Roman"/>
            <w:sz w:val="24"/>
            <w:szCs w:val="24"/>
          </w:rPr>
          <w:fldChar w:fldCharType="end"/>
        </w:r>
      </w:del>
      <w:r w:rsidR="00DB3AA7" w:rsidRPr="00036F66">
        <w:rPr>
          <w:rFonts w:ascii="Times New Roman" w:hAnsi="Times New Roman" w:cs="Times New Roman"/>
          <w:sz w:val="24"/>
          <w:szCs w:val="24"/>
        </w:rPr>
        <w:t xml:space="preserve">).  </w:t>
      </w:r>
      <w:ins w:id="418" w:author="Darcy Webber" w:date="2015-06-05T09:03:00Z">
        <w:r w:rsidR="002B0564">
          <w:rPr>
            <w:rFonts w:ascii="Times New Roman" w:hAnsi="Times New Roman" w:cs="Times New Roman"/>
            <w:sz w:val="24"/>
            <w:szCs w:val="24"/>
          </w:rPr>
          <w:lastRenderedPageBreak/>
          <w:t xml:space="preserve">However, the simulation experiment </w:t>
        </w:r>
      </w:ins>
      <w:ins w:id="419" w:author="Darcy Webber" w:date="2015-06-05T09:04:00Z">
        <w:r w:rsidR="002B0564">
          <w:rPr>
            <w:rFonts w:ascii="Times New Roman" w:hAnsi="Times New Roman" w:cs="Times New Roman"/>
            <w:sz w:val="24"/>
            <w:szCs w:val="24"/>
          </w:rPr>
          <w:t xml:space="preserve">identified a lack of performance of this model in estimating the correct parameter values when data are simulated from a model with </w:t>
        </w:r>
      </w:ins>
      <w:ins w:id="420" w:author="Darcy Webber" w:date="2015-06-05T09:06:00Z">
        <w:r w:rsidR="002B0564">
          <w:rPr>
            <w:rFonts w:ascii="Times New Roman" w:hAnsi="Times New Roman" w:cs="Times New Roman"/>
            <w:sz w:val="24"/>
            <w:szCs w:val="24"/>
          </w:rPr>
          <w:t xml:space="preserve">persistent growth variation.  </w:t>
        </w:r>
      </w:ins>
      <w:ins w:id="421" w:author="Darcy Webber" w:date="2015-06-05T09:16:00Z">
        <w:r w:rsidR="004E52DE">
          <w:rPr>
            <w:rFonts w:ascii="Times New Roman" w:hAnsi="Times New Roman" w:cs="Times New Roman"/>
            <w:sz w:val="24"/>
            <w:szCs w:val="24"/>
          </w:rPr>
          <w:t>T</w:t>
        </w:r>
      </w:ins>
      <w:ins w:id="422" w:author="Darcy Webber" w:date="2015-06-05T09:14:00Z">
        <w:r w:rsidR="004E52DE" w:rsidRPr="00036F66">
          <w:rPr>
            <w:rFonts w:ascii="Times New Roman" w:hAnsi="Times New Roman" w:cs="Times New Roman"/>
            <w:sz w:val="24"/>
            <w:szCs w:val="24"/>
          </w:rPr>
          <w:t>he model that included both persistent and transient variation in individual growth rates (</w:t>
        </w:r>
        <w:r w:rsidR="004E52DE" w:rsidRPr="00036F66">
          <w:rPr>
            <w:rFonts w:ascii="Times New Roman" w:hAnsi="Times New Roman" w:cs="Times New Roman"/>
            <w:i/>
            <w:sz w:val="24"/>
            <w:szCs w:val="24"/>
          </w:rPr>
          <w:t>k</w:t>
        </w:r>
        <w:r w:rsidR="004E52DE" w:rsidRPr="00036F66">
          <w:rPr>
            <w:rFonts w:ascii="Times New Roman" w:hAnsi="Times New Roman" w:cs="Times New Roman"/>
            <w:i/>
            <w:sz w:val="24"/>
            <w:szCs w:val="24"/>
            <w:vertAlign w:val="subscript"/>
          </w:rPr>
          <w:t xml:space="preserve">s,i </w:t>
        </w:r>
        <w:r w:rsidR="004E52DE"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E52DE" w:rsidRPr="00036F66">
          <w:rPr>
            <w:rFonts w:ascii="Times New Roman" w:hAnsi="Times New Roman" w:cs="Times New Roman"/>
            <w:sz w:val="24"/>
            <w:szCs w:val="24"/>
          </w:rPr>
          <w:t xml:space="preserve">) resulted in no decrease in marginal likelihood, </w:t>
        </w:r>
      </w:ins>
      <w:ins w:id="423" w:author="Darcy Webber" w:date="2015-06-05T09:15:00Z">
        <w:r w:rsidR="004E52DE" w:rsidRPr="00036F66">
          <w:rPr>
            <w:rFonts w:ascii="Times New Roman" w:hAnsi="Times New Roman" w:cs="Times New Roman"/>
            <w:sz w:val="24"/>
            <w:szCs w:val="24"/>
          </w:rPr>
          <w:t>and was deemed to be</w:t>
        </w:r>
        <w:r w:rsidR="004E52DE">
          <w:rPr>
            <w:rFonts w:ascii="Times New Roman" w:hAnsi="Times New Roman" w:cs="Times New Roman"/>
            <w:sz w:val="24"/>
            <w:szCs w:val="24"/>
          </w:rPr>
          <w:t xml:space="preserve"> less</w:t>
        </w:r>
        <w:r w:rsidR="004E52DE" w:rsidRPr="00036F66">
          <w:rPr>
            <w:rFonts w:ascii="Times New Roman" w:hAnsi="Times New Roman" w:cs="Times New Roman"/>
            <w:sz w:val="24"/>
            <w:szCs w:val="24"/>
          </w:rPr>
          <w:t xml:space="preserve"> parsimonious by AIC</w:t>
        </w:r>
      </w:ins>
      <w:ins w:id="424" w:author="JTT" w:date="2015-06-05T11:06:00Z">
        <w:r w:rsidR="00CB543C">
          <w:rPr>
            <w:rFonts w:ascii="Times New Roman" w:hAnsi="Times New Roman" w:cs="Times New Roman"/>
            <w:sz w:val="24"/>
            <w:szCs w:val="24"/>
          </w:rPr>
          <w:t xml:space="preserve"> due to its inclusion of one additional fixed effect</w:t>
        </w:r>
      </w:ins>
      <w:ins w:id="425" w:author="Darcy Webber" w:date="2015-06-05T09:16:00Z">
        <w:r w:rsidR="004E52DE">
          <w:rPr>
            <w:rFonts w:ascii="Times New Roman" w:hAnsi="Times New Roman" w:cs="Times New Roman"/>
            <w:sz w:val="24"/>
            <w:szCs w:val="24"/>
          </w:rPr>
          <w:t xml:space="preserve">.  </w:t>
        </w:r>
      </w:ins>
      <w:ins w:id="426" w:author="Darcy Webber" w:date="2015-06-05T09:14:00Z">
        <w:del w:id="427" w:author="JTT" w:date="2015-06-05T11:06:00Z">
          <w:r w:rsidR="004E52DE" w:rsidRPr="00036F66" w:rsidDel="00CB543C">
            <w:rPr>
              <w:rFonts w:ascii="Times New Roman" w:hAnsi="Times New Roman" w:cs="Times New Roman"/>
              <w:sz w:val="24"/>
              <w:szCs w:val="24"/>
            </w:rPr>
            <w:delText xml:space="preserve">This occurred because </w:delText>
          </w:r>
        </w:del>
      </w:ins>
      <w:ins w:id="428" w:author="JTT" w:date="2015-06-05T11:06:00Z">
        <w:r w:rsidR="00CB543C">
          <w:rPr>
            <w:rFonts w:ascii="Times New Roman" w:hAnsi="Times New Roman" w:cs="Times New Roman"/>
            <w:sz w:val="24"/>
            <w:szCs w:val="24"/>
          </w:rPr>
          <w:t xml:space="preserve">For the model with both transient and persistent variation, </w:t>
        </w:r>
      </w:ins>
      <w:ins w:id="429" w:author="Darcy Webber" w:date="2015-06-05T09:14:00Z">
        <w:r w:rsidR="004E52DE" w:rsidRPr="00036F66">
          <w:rPr>
            <w:rFonts w:ascii="Times New Roman" w:hAnsi="Times New Roman" w:cs="Times New Roman"/>
            <w:sz w:val="24"/>
            <w:szCs w:val="24"/>
          </w:rPr>
          <w:t>the maximum likelihood estimate of the magnitude of persistent variation (</w:t>
        </w:r>
        <w:r w:rsidR="004E52DE" w:rsidRPr="00036F66">
          <w:rPr>
            <w:rFonts w:ascii="Times New Roman" w:hAnsi="Times New Roman" w:cs="Times New Roman"/>
            <w:i/>
            <w:sz w:val="24"/>
            <w:szCs w:val="24"/>
          </w:rPr>
          <w:t>σ</w:t>
        </w:r>
        <w:r w:rsidR="004E52DE" w:rsidRPr="00036F66">
          <w:rPr>
            <w:rFonts w:ascii="Times New Roman" w:hAnsi="Times New Roman" w:cs="Times New Roman"/>
            <w:i/>
            <w:sz w:val="24"/>
            <w:szCs w:val="24"/>
            <w:vertAlign w:val="subscript"/>
          </w:rPr>
          <w:t>k,s</w:t>
        </w:r>
        <w:r w:rsidR="004E52DE" w:rsidRPr="00036F66">
          <w:rPr>
            <w:rFonts w:ascii="Times New Roman" w:hAnsi="Times New Roman" w:cs="Times New Roman"/>
            <w:sz w:val="24"/>
            <w:szCs w:val="24"/>
          </w:rPr>
          <w:t>) a</w:t>
        </w:r>
        <w:r w:rsidR="004E52DE">
          <w:rPr>
            <w:rFonts w:ascii="Times New Roman" w:hAnsi="Times New Roman" w:cs="Times New Roman"/>
            <w:sz w:val="24"/>
            <w:szCs w:val="24"/>
          </w:rPr>
          <w:t>pproached zero for both sexes</w:t>
        </w:r>
      </w:ins>
      <w:ins w:id="430" w:author="JTT" w:date="2015-06-05T11:07:00Z">
        <w:r w:rsidR="00CB543C">
          <w:rPr>
            <w:rFonts w:ascii="Times New Roman" w:hAnsi="Times New Roman" w:cs="Times New Roman"/>
            <w:sz w:val="24"/>
            <w:szCs w:val="24"/>
          </w:rPr>
          <w:t>, indicating little evidence of persistent variation in growth within this data set</w:t>
        </w:r>
      </w:ins>
      <w:ins w:id="431" w:author="Darcy Webber" w:date="2015-06-05T09:14:00Z">
        <w:r w:rsidR="004E52DE">
          <w:rPr>
            <w:rFonts w:ascii="Times New Roman" w:hAnsi="Times New Roman" w:cs="Times New Roman"/>
            <w:sz w:val="24"/>
            <w:szCs w:val="24"/>
          </w:rPr>
          <w:t>.</w:t>
        </w:r>
      </w:ins>
      <w:ins w:id="432" w:author="Darcy Webber" w:date="2015-06-05T09:17:00Z">
        <w:r w:rsidR="00437C9E">
          <w:rPr>
            <w:rFonts w:ascii="Times New Roman" w:hAnsi="Times New Roman" w:cs="Times New Roman"/>
            <w:sz w:val="24"/>
            <w:szCs w:val="24"/>
          </w:rPr>
          <w:t xml:space="preserve">  </w:t>
        </w:r>
      </w:ins>
      <w:ins w:id="433" w:author="JTT" w:date="2015-06-05T11:07:00Z">
        <w:r w:rsidR="00CB543C">
          <w:rPr>
            <w:rFonts w:ascii="Times New Roman" w:hAnsi="Times New Roman" w:cs="Times New Roman"/>
            <w:sz w:val="24"/>
            <w:szCs w:val="24"/>
          </w:rPr>
          <w:t xml:space="preserve">However, </w:t>
        </w:r>
      </w:ins>
      <w:ins w:id="434" w:author="Darcy Webber" w:date="2015-06-05T09:17:00Z">
        <w:del w:id="435" w:author="JTT" w:date="2015-06-05T11:07:00Z">
          <w:r w:rsidR="00437C9E" w:rsidDel="00CB543C">
            <w:rPr>
              <w:rFonts w:ascii="Times New Roman" w:hAnsi="Times New Roman" w:cs="Times New Roman"/>
              <w:sz w:val="24"/>
              <w:szCs w:val="24"/>
            </w:rPr>
            <w:delText>T</w:delText>
          </w:r>
        </w:del>
      </w:ins>
      <w:ins w:id="436" w:author="JTT" w:date="2015-06-05T11:07:00Z">
        <w:r w:rsidR="00CB543C">
          <w:rPr>
            <w:rFonts w:ascii="Times New Roman" w:hAnsi="Times New Roman" w:cs="Times New Roman"/>
            <w:sz w:val="24"/>
            <w:szCs w:val="24"/>
          </w:rPr>
          <w:t>t</w:t>
        </w:r>
      </w:ins>
      <w:ins w:id="437" w:author="Darcy Webber" w:date="2015-06-05T09:17:00Z">
        <w:r w:rsidR="00437C9E">
          <w:rPr>
            <w:rFonts w:ascii="Times New Roman" w:hAnsi="Times New Roman" w:cs="Times New Roman"/>
            <w:sz w:val="24"/>
            <w:szCs w:val="24"/>
          </w:rPr>
          <w:t xml:space="preserve">he simulation experiments suggest that </w:t>
        </w:r>
        <w:del w:id="438" w:author="JTT" w:date="2015-06-05T11:07:00Z">
          <w:r w:rsidR="00437C9E" w:rsidDel="00CB543C">
            <w:rPr>
              <w:rFonts w:ascii="Times New Roman" w:hAnsi="Times New Roman" w:cs="Times New Roman"/>
              <w:sz w:val="24"/>
              <w:szCs w:val="24"/>
            </w:rPr>
            <w:delText xml:space="preserve">this </w:delText>
          </w:r>
        </w:del>
      </w:ins>
      <w:ins w:id="439" w:author="JTT" w:date="2015-06-05T11:07:00Z">
        <w:r w:rsidR="00CB543C">
          <w:rPr>
            <w:rFonts w:ascii="Times New Roman" w:hAnsi="Times New Roman" w:cs="Times New Roman"/>
            <w:sz w:val="24"/>
            <w:szCs w:val="24"/>
          </w:rPr>
          <w:t xml:space="preserve">the </w:t>
        </w:r>
      </w:ins>
      <w:ins w:id="440" w:author="Darcy Webber" w:date="2015-06-05T09:17:00Z">
        <w:r w:rsidR="00437C9E">
          <w:rPr>
            <w:rFonts w:ascii="Times New Roman" w:hAnsi="Times New Roman" w:cs="Times New Roman"/>
            <w:sz w:val="24"/>
            <w:szCs w:val="24"/>
          </w:rPr>
          <w:t xml:space="preserve">model </w:t>
        </w:r>
      </w:ins>
      <w:ins w:id="441" w:author="JTT" w:date="2015-06-05T11:07:00Z">
        <w:r w:rsidR="00CB543C">
          <w:rPr>
            <w:rFonts w:ascii="Times New Roman" w:hAnsi="Times New Roman" w:cs="Times New Roman"/>
            <w:sz w:val="24"/>
            <w:szCs w:val="24"/>
          </w:rPr>
          <w:t xml:space="preserve">that includes both persistent and transient variation </w:t>
        </w:r>
      </w:ins>
      <w:ins w:id="442" w:author="Darcy Webber" w:date="2015-06-05T09:17:00Z">
        <w:r w:rsidR="00437C9E">
          <w:rPr>
            <w:rFonts w:ascii="Times New Roman" w:hAnsi="Times New Roman" w:cs="Times New Roman"/>
            <w:sz w:val="24"/>
            <w:szCs w:val="24"/>
          </w:rPr>
          <w:t>performed better under all simulation scenarios and across a wider range of sample sizes.</w:t>
        </w:r>
      </w:ins>
      <w:ins w:id="443" w:author="Darcy Webber" w:date="2015-06-05T09:18:00Z">
        <w:r w:rsidR="00437C9E">
          <w:rPr>
            <w:rFonts w:ascii="Times New Roman" w:hAnsi="Times New Roman" w:cs="Times New Roman"/>
            <w:sz w:val="24"/>
            <w:szCs w:val="24"/>
          </w:rPr>
          <w:t xml:space="preserve">  </w:t>
        </w:r>
        <w:r w:rsidR="001762E6">
          <w:rPr>
            <w:rFonts w:ascii="Times New Roman" w:hAnsi="Times New Roman" w:cs="Times New Roman"/>
            <w:sz w:val="24"/>
            <w:szCs w:val="24"/>
          </w:rPr>
          <w:t>Due to these points</w:t>
        </w:r>
      </w:ins>
      <w:ins w:id="444" w:author="Darcy Webber" w:date="2015-06-05T09:19:00Z">
        <w:r w:rsidR="001762E6">
          <w:rPr>
            <w:rFonts w:ascii="Times New Roman" w:hAnsi="Times New Roman" w:cs="Times New Roman"/>
            <w:sz w:val="24"/>
            <w:szCs w:val="24"/>
          </w:rPr>
          <w:t>,</w:t>
        </w:r>
      </w:ins>
      <w:ins w:id="445" w:author="Darcy Webber" w:date="2015-06-05T09:18:00Z">
        <w:r w:rsidR="001762E6">
          <w:rPr>
            <w:rFonts w:ascii="Times New Roman" w:hAnsi="Times New Roman" w:cs="Times New Roman"/>
            <w:sz w:val="24"/>
            <w:szCs w:val="24"/>
          </w:rPr>
          <w:t xml:space="preserve"> and </w:t>
        </w:r>
      </w:ins>
      <w:ins w:id="446" w:author="Darcy Webber" w:date="2015-06-05T09:19:00Z">
        <w:r w:rsidR="001762E6">
          <w:rPr>
            <w:rFonts w:ascii="Times New Roman" w:hAnsi="Times New Roman" w:cs="Times New Roman"/>
            <w:sz w:val="24"/>
            <w:szCs w:val="24"/>
          </w:rPr>
          <w:t>b</w:t>
        </w:r>
      </w:ins>
      <w:ins w:id="447" w:author="Darcy Webber" w:date="2015-06-05T09:06:00Z">
        <w:r w:rsidR="002B0564">
          <w:rPr>
            <w:rFonts w:ascii="Times New Roman" w:hAnsi="Times New Roman" w:cs="Times New Roman"/>
            <w:sz w:val="24"/>
            <w:szCs w:val="24"/>
          </w:rPr>
          <w:t xml:space="preserve">ecause the </w:t>
        </w:r>
      </w:ins>
      <w:ins w:id="448" w:author="Darcy Webber" w:date="2015-06-05T09:08:00Z">
        <w:r w:rsidR="009830B1">
          <w:rPr>
            <w:rFonts w:ascii="Times New Roman" w:hAnsi="Times New Roman" w:cs="Times New Roman"/>
            <w:sz w:val="24"/>
            <w:szCs w:val="24"/>
          </w:rPr>
          <w:t>models that include</w:t>
        </w:r>
        <w:r w:rsidR="009830B1" w:rsidRPr="00036F66">
          <w:rPr>
            <w:rFonts w:ascii="Times New Roman" w:hAnsi="Times New Roman" w:cs="Times New Roman"/>
            <w:sz w:val="24"/>
            <w:szCs w:val="24"/>
          </w:rPr>
          <w:t xml:space="preserve"> transient individual variation in growth rate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w:t>
        </w:r>
      </w:ins>
      <w:ins w:id="449" w:author="Darcy Webber" w:date="2015-06-05T09:09:00Z">
        <w:r w:rsidR="009830B1">
          <w:rPr>
            <w:rFonts w:ascii="Times New Roman" w:hAnsi="Times New Roman" w:cs="Times New Roman"/>
            <w:sz w:val="24"/>
            <w:szCs w:val="24"/>
          </w:rPr>
          <w:t xml:space="preserve"> and persistent and transient</w:t>
        </w:r>
        <w:r w:rsidR="009830B1" w:rsidRPr="00036F66">
          <w:rPr>
            <w:rFonts w:ascii="Times New Roman" w:hAnsi="Times New Roman" w:cs="Times New Roman"/>
            <w:sz w:val="24"/>
            <w:szCs w:val="24"/>
          </w:rPr>
          <w:t xml:space="preserve"> variation in growth rates (</w:t>
        </w:r>
      </w:ins>
      <w:ins w:id="450" w:author="Darcy Webber" w:date="2015-06-05T09:10:00Z">
        <w:r w:rsidR="00434BB1" w:rsidRPr="00036F66">
          <w:rPr>
            <w:rFonts w:ascii="Times New Roman" w:hAnsi="Times New Roman" w:cs="Times New Roman"/>
            <w:i/>
            <w:sz w:val="24"/>
            <w:szCs w:val="24"/>
          </w:rPr>
          <w:t>k</w:t>
        </w:r>
        <w:r w:rsidR="00434BB1" w:rsidRPr="00036F66">
          <w:rPr>
            <w:rFonts w:ascii="Times New Roman" w:hAnsi="Times New Roman" w:cs="Times New Roman"/>
            <w:i/>
            <w:sz w:val="24"/>
            <w:szCs w:val="24"/>
            <w:vertAlign w:val="subscript"/>
          </w:rPr>
          <w:t>i,s</w:t>
        </w:r>
        <w:r w:rsidR="00434BB1">
          <w:rPr>
            <w:rFonts w:ascii="Times New Roman" w:hAnsi="Times New Roman" w:cs="Times New Roman"/>
            <w:sz w:val="24"/>
            <w:szCs w:val="24"/>
          </w:rPr>
          <w:t xml:space="preserve"> </w:t>
        </w:r>
      </w:ins>
      <w:ins w:id="451" w:author="Darcy Webber" w:date="2015-06-05T09:09:00Z">
        <w:r w:rsidR="009830B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w:t>
        </w:r>
      </w:ins>
      <w:ins w:id="452" w:author="Darcy Webber" w:date="2015-06-05T09:10:00Z">
        <w:r w:rsidR="00434BB1">
          <w:rPr>
            <w:rFonts w:ascii="Times New Roman" w:hAnsi="Times New Roman" w:cs="Times New Roman"/>
            <w:sz w:val="24"/>
            <w:szCs w:val="24"/>
          </w:rPr>
          <w:t xml:space="preserve"> produce similar results (Figure 3)</w:t>
        </w:r>
        <w:r w:rsidR="003417B6">
          <w:rPr>
            <w:rFonts w:ascii="Times New Roman" w:hAnsi="Times New Roman" w:cs="Times New Roman"/>
            <w:sz w:val="24"/>
            <w:szCs w:val="24"/>
          </w:rPr>
          <w:t xml:space="preserve">, </w:t>
        </w:r>
        <w:commentRangeStart w:id="453"/>
        <w:r w:rsidR="003417B6">
          <w:rPr>
            <w:rFonts w:ascii="Times New Roman" w:hAnsi="Times New Roman" w:cs="Times New Roman"/>
            <w:sz w:val="24"/>
            <w:szCs w:val="24"/>
          </w:rPr>
          <w:t xml:space="preserve">we suggest that </w:t>
        </w:r>
      </w:ins>
      <w:ins w:id="454" w:author="Darcy Webber" w:date="2015-06-05T09:11:00Z">
        <w:r w:rsidR="003417B6">
          <w:rPr>
            <w:rFonts w:ascii="Times New Roman" w:hAnsi="Times New Roman" w:cs="Times New Roman"/>
            <w:sz w:val="24"/>
            <w:szCs w:val="24"/>
          </w:rPr>
          <w:t>the model that includes both persistent and transient</w:t>
        </w:r>
        <w:r w:rsidR="003417B6" w:rsidRPr="00036F66">
          <w:rPr>
            <w:rFonts w:ascii="Times New Roman" w:hAnsi="Times New Roman" w:cs="Times New Roman"/>
            <w:sz w:val="24"/>
            <w:szCs w:val="24"/>
          </w:rPr>
          <w:t xml:space="preserve"> variation in growth rates</w:t>
        </w:r>
        <w:r w:rsidR="003417B6">
          <w:rPr>
            <w:rFonts w:ascii="Times New Roman" w:hAnsi="Times New Roman" w:cs="Times New Roman"/>
            <w:sz w:val="24"/>
            <w:szCs w:val="24"/>
          </w:rPr>
          <w:t xml:space="preserve"> is the best choice for </w:t>
        </w:r>
        <w:del w:id="455" w:author="JTT" w:date="2015-06-05T11:08:00Z">
          <w:r w:rsidR="003417B6" w:rsidDel="00CB543C">
            <w:rPr>
              <w:rFonts w:ascii="Times New Roman" w:hAnsi="Times New Roman" w:cs="Times New Roman"/>
              <w:sz w:val="24"/>
              <w:szCs w:val="24"/>
            </w:rPr>
            <w:delText>these data</w:delText>
          </w:r>
        </w:del>
      </w:ins>
      <w:ins w:id="456" w:author="JTT" w:date="2015-06-05T11:08:00Z">
        <w:r w:rsidR="00CB543C">
          <w:rPr>
            <w:rFonts w:ascii="Times New Roman" w:hAnsi="Times New Roman" w:cs="Times New Roman"/>
            <w:sz w:val="24"/>
            <w:szCs w:val="24"/>
          </w:rPr>
          <w:t>analyzing similar data in the future</w:t>
        </w:r>
      </w:ins>
      <w:ins w:id="457" w:author="Darcy Webber" w:date="2015-06-05T09:11:00Z">
        <w:r w:rsidR="003417B6">
          <w:rPr>
            <w:rFonts w:ascii="Times New Roman" w:hAnsi="Times New Roman" w:cs="Times New Roman"/>
            <w:sz w:val="24"/>
            <w:szCs w:val="24"/>
          </w:rPr>
          <w:t>.</w:t>
        </w:r>
      </w:ins>
      <w:commentRangeEnd w:id="453"/>
      <w:ins w:id="458" w:author="Darcy Webber" w:date="2015-06-05T10:24:00Z">
        <w:r w:rsidR="00327D3D">
          <w:rPr>
            <w:rStyle w:val="CommentReference"/>
          </w:rPr>
          <w:commentReference w:id="453"/>
        </w:r>
      </w:ins>
    </w:p>
    <w:p w14:paraId="7095CA68" w14:textId="6DA9E308" w:rsidR="00252E62" w:rsidRPr="00036F66" w:rsidRDefault="004F51AC">
      <w:pPr>
        <w:spacing w:after="0" w:line="480" w:lineRule="auto"/>
        <w:ind w:firstLine="720"/>
        <w:rPr>
          <w:rFonts w:ascii="Times New Roman" w:hAnsi="Times New Roman" w:cs="Times New Roman"/>
          <w:sz w:val="24"/>
          <w:szCs w:val="24"/>
        </w:rPr>
        <w:pPrChange w:id="459" w:author="Darcy Webber" w:date="2015-06-05T09:11:00Z">
          <w:pPr>
            <w:spacing w:after="0" w:line="480" w:lineRule="auto"/>
          </w:pPr>
        </w:pPrChange>
      </w:pPr>
      <w:r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r w:rsidR="00402E5D" w:rsidRPr="00036F66">
        <w:rPr>
          <w:rFonts w:ascii="Times New Roman" w:hAnsi="Times New Roman" w:cs="Times New Roman"/>
          <w:sz w:val="24"/>
          <w:szCs w:val="24"/>
        </w:rPr>
        <w:t>)</w:t>
      </w:r>
      <w:r w:rsidRPr="00036F66">
        <w:rPr>
          <w:rFonts w:ascii="Times New Roman" w:hAnsi="Times New Roman" w:cs="Times New Roman"/>
          <w:sz w:val="24"/>
          <w:szCs w:val="24"/>
        </w:rPr>
        <w:t xml:space="preserve"> was </w:t>
      </w:r>
      <w:commentRangeStart w:id="460"/>
      <w:r w:rsidR="00086280" w:rsidRPr="00B93240">
        <w:rPr>
          <w:rFonts w:ascii="Times New Roman" w:hAnsi="Times New Roman" w:cs="Times New Roman"/>
          <w:sz w:val="24"/>
          <w:szCs w:val="24"/>
        </w:rPr>
        <w:t>0.632</w:t>
      </w:r>
      <w:commentRangeEnd w:id="460"/>
      <w:r w:rsidR="00B93240">
        <w:rPr>
          <w:rStyle w:val="CommentReference"/>
        </w:rPr>
        <w:commentReference w:id="460"/>
      </w:r>
      <w:r w:rsidR="005C011F" w:rsidRPr="00036F66">
        <w:rPr>
          <w:rFonts w:ascii="Times New Roman" w:hAnsi="Times New Roman" w:cs="Times New Roman"/>
          <w:sz w:val="24"/>
          <w:szCs w:val="24"/>
        </w:rPr>
        <w:t>,</w:t>
      </w:r>
      <w:r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Pr="00036F66">
        <w:rPr>
          <w:rFonts w:ascii="Times New Roman" w:hAnsi="Times New Roman" w:cs="Times New Roman"/>
          <w:sz w:val="24"/>
          <w:szCs w:val="24"/>
        </w:rPr>
        <w:t xml:space="preserve">in </w:t>
      </w:r>
      <w:ins w:id="461" w:author="JTT" w:date="2015-06-05T11:08:00Z">
        <w:r w:rsidR="00CB543C">
          <w:rPr>
            <w:rFonts w:ascii="Times New Roman" w:hAnsi="Times New Roman" w:cs="Times New Roman"/>
            <w:sz w:val="24"/>
            <w:szCs w:val="24"/>
          </w:rPr>
          <w:t>annual (</w:t>
        </w:r>
      </w:ins>
      <w:r w:rsidR="00086280" w:rsidRPr="00036F66">
        <w:rPr>
          <w:rFonts w:ascii="Times New Roman" w:hAnsi="Times New Roman" w:cs="Times New Roman"/>
          <w:sz w:val="24"/>
          <w:szCs w:val="24"/>
        </w:rPr>
        <w:t>transient</w:t>
      </w:r>
      <w:ins w:id="462" w:author="JTT" w:date="2015-06-05T11:08:00Z">
        <w:r w:rsidR="00CB543C">
          <w:rPr>
            <w:rFonts w:ascii="Times New Roman" w:hAnsi="Times New Roman" w:cs="Times New Roman"/>
            <w:sz w:val="24"/>
            <w:szCs w:val="24"/>
          </w:rPr>
          <w:t>)</w:t>
        </w:r>
      </w:ins>
      <w:r w:rsidR="00086280"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Pr="00036F66">
        <w:rPr>
          <w:rFonts w:ascii="Times New Roman" w:hAnsi="Times New Roman" w:cs="Times New Roman"/>
          <w:sz w:val="24"/>
          <w:szCs w:val="24"/>
        </w:rPr>
        <w:t xml:space="preserve">.  </w:t>
      </w:r>
      <w:r w:rsidR="00DB3AA7" w:rsidRPr="00036F66">
        <w:rPr>
          <w:rFonts w:ascii="Times New Roman" w:hAnsi="Times New Roman" w:cs="Times New Roman"/>
          <w:sz w:val="24"/>
          <w:szCs w:val="24"/>
        </w:rPr>
        <w:t>This model produced a tighter fit than the model described above (</w:t>
      </w:r>
      <w:commentRangeStart w:id="463"/>
      <w:ins w:id="464" w:author="Darcy Webber" w:date="2015-06-05T09:00:00Z">
        <w:r w:rsidR="005A3210">
          <w:rPr>
            <w:rFonts w:ascii="Times New Roman" w:hAnsi="Times New Roman" w:cs="Times New Roman"/>
            <w:sz w:val="24"/>
            <w:szCs w:val="24"/>
          </w:rPr>
          <w:t>Figure 4</w:t>
        </w:r>
      </w:ins>
      <w:commentRangeEnd w:id="463"/>
      <w:ins w:id="465" w:author="Darcy Webber" w:date="2015-06-05T09:12:00Z">
        <w:r w:rsidR="00B93240">
          <w:rPr>
            <w:rStyle w:val="CommentReference"/>
          </w:rPr>
          <w:commentReference w:id="463"/>
        </w:r>
      </w:ins>
      <w:del w:id="466" w:author="Darcy Webber" w:date="2015-06-05T09:00:00Z">
        <w:r w:rsidR="00DB3AA7" w:rsidRPr="00036F66" w:rsidDel="005A3210">
          <w:rPr>
            <w:rFonts w:ascii="Times New Roman" w:hAnsi="Times New Roman" w:cs="Times New Roman"/>
            <w:sz w:val="24"/>
            <w:szCs w:val="24"/>
          </w:rPr>
          <w:fldChar w:fldCharType="begin"/>
        </w:r>
        <w:r w:rsidR="00DB3AA7" w:rsidRPr="00036F66" w:rsidDel="005A3210">
          <w:rPr>
            <w:rFonts w:ascii="Times New Roman" w:hAnsi="Times New Roman" w:cs="Times New Roman"/>
            <w:sz w:val="24"/>
            <w:szCs w:val="24"/>
          </w:rPr>
          <w:delInstrText xml:space="preserve"> REF _Ref410371236 \h </w:delInstrText>
        </w:r>
        <w:r w:rsidR="00841322" w:rsidRPr="00036F66" w:rsidDel="005A3210">
          <w:rPr>
            <w:rFonts w:ascii="Times New Roman" w:hAnsi="Times New Roman" w:cs="Times New Roman"/>
            <w:sz w:val="24"/>
            <w:szCs w:val="24"/>
          </w:rPr>
          <w:delInstrText xml:space="preserve"> \* MERGEFORMAT </w:delInstrText>
        </w:r>
        <w:r w:rsidR="00DB3AA7" w:rsidRPr="00036F66" w:rsidDel="005A3210">
          <w:rPr>
            <w:rFonts w:ascii="Times New Roman" w:hAnsi="Times New Roman" w:cs="Times New Roman"/>
            <w:sz w:val="24"/>
            <w:szCs w:val="24"/>
          </w:rPr>
        </w:r>
        <w:r w:rsidR="00DB3AA7" w:rsidRPr="00036F66" w:rsidDel="005A3210">
          <w:rPr>
            <w:rFonts w:ascii="Times New Roman" w:hAnsi="Times New Roman" w:cs="Times New Roman"/>
            <w:sz w:val="24"/>
            <w:szCs w:val="24"/>
          </w:rPr>
          <w:fldChar w:fldCharType="separate"/>
        </w:r>
        <w:r w:rsidR="00654B15" w:rsidRPr="00036F66" w:rsidDel="005A3210">
          <w:rPr>
            <w:rFonts w:ascii="Times New Roman" w:hAnsi="Times New Roman" w:cs="Times New Roman"/>
            <w:i/>
            <w:sz w:val="24"/>
            <w:szCs w:val="24"/>
          </w:rPr>
          <w:delText xml:space="preserve">Figure </w:delText>
        </w:r>
        <w:r w:rsidR="00654B15" w:rsidRPr="00036F66" w:rsidDel="005A3210">
          <w:rPr>
            <w:rFonts w:ascii="Times New Roman" w:hAnsi="Times New Roman" w:cs="Times New Roman"/>
            <w:i/>
            <w:noProof/>
            <w:sz w:val="24"/>
            <w:szCs w:val="24"/>
          </w:rPr>
          <w:delText>4</w:delText>
        </w:r>
        <w:r w:rsidR="00DB3AA7" w:rsidRPr="00036F66" w:rsidDel="005A3210">
          <w:rPr>
            <w:rFonts w:ascii="Times New Roman" w:hAnsi="Times New Roman" w:cs="Times New Roman"/>
            <w:sz w:val="24"/>
            <w:szCs w:val="24"/>
          </w:rPr>
          <w:fldChar w:fldCharType="end"/>
        </w:r>
      </w:del>
      <w:r w:rsidR="00DB3AA7"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00DB3AA7"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resighting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00DB3AA7"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w:t>
      </w:r>
      <w:r w:rsidR="002B6CD6" w:rsidRPr="00036F66">
        <w:rPr>
          <w:rFonts w:ascii="Times New Roman" w:hAnsi="Times New Roman" w:cs="Times New Roman"/>
          <w:sz w:val="24"/>
          <w:szCs w:val="24"/>
        </w:rPr>
        <w:lastRenderedPageBreak/>
        <w:t>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r w:rsidR="000B36C1" w:rsidRPr="00036F66">
        <w:rPr>
          <w:rFonts w:ascii="Times New Roman" w:hAnsi="Times New Roman" w:cs="Times New Roman"/>
          <w:sz w:val="24"/>
          <w:szCs w:val="24"/>
        </w:rPr>
        <w:t>,</w:t>
      </w:r>
      <w:ins w:id="467" w:author="darcy" w:date="2015-05-14T06:20:00Z">
        <w:r w:rsidR="00E305CE">
          <w:rPr>
            <w:rFonts w:ascii="Times New Roman" w:hAnsi="Times New Roman" w:cs="Times New Roman"/>
            <w:sz w:val="24"/>
            <w:szCs w:val="24"/>
          </w:rPr>
          <w:t xml:space="preserve"> Table </w:t>
        </w:r>
      </w:ins>
      <w:ins w:id="468" w:author="Darcy Webber" w:date="2015-06-05T09:01:00Z">
        <w:r w:rsidR="002B0564">
          <w:rPr>
            <w:rFonts w:ascii="Times New Roman" w:hAnsi="Times New Roman" w:cs="Times New Roman"/>
            <w:sz w:val="24"/>
            <w:szCs w:val="24"/>
          </w:rPr>
          <w:t>3</w:t>
        </w:r>
      </w:ins>
      <w:ins w:id="469" w:author="darcy" w:date="2015-05-14T06:20:00Z">
        <w:del w:id="470" w:author="Darcy Webber" w:date="2015-06-05T09:01:00Z">
          <w:r w:rsidR="00E305CE" w:rsidDel="005A3210">
            <w:rPr>
              <w:rFonts w:ascii="Times New Roman" w:hAnsi="Times New Roman" w:cs="Times New Roman"/>
              <w:sz w:val="24"/>
              <w:szCs w:val="24"/>
            </w:rPr>
            <w:delText>5</w:delText>
          </w:r>
        </w:del>
      </w:ins>
      <w:del w:id="471"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11337D55" w:rsidR="00DB3AA7" w:rsidDel="00CB543C" w:rsidRDefault="00E81544" w:rsidP="00E76CE4">
      <w:pPr>
        <w:spacing w:line="480" w:lineRule="auto"/>
        <w:ind w:firstLine="720"/>
        <w:rPr>
          <w:del w:id="472" w:author="JTT" w:date="2015-06-05T11:08:00Z"/>
          <w:rFonts w:ascii="Times New Roman" w:hAnsi="Times New Roman" w:cs="Times New Roman"/>
          <w:sz w:val="24"/>
          <w:szCs w:val="24"/>
        </w:rPr>
      </w:pPr>
      <w:del w:id="473" w:author="JTT" w:date="2015-06-05T11:08:00Z">
        <w:r w:rsidRPr="00036F66" w:rsidDel="00CB543C">
          <w:rPr>
            <w:rFonts w:ascii="Times New Roman" w:hAnsi="Times New Roman" w:cs="Times New Roman"/>
            <w:sz w:val="24"/>
            <w:szCs w:val="24"/>
          </w:rPr>
          <w:delText xml:space="preserve">The model that included </w:delText>
        </w:r>
        <w:r w:rsidR="00437753" w:rsidRPr="00036F66" w:rsidDel="00CB543C">
          <w:rPr>
            <w:rFonts w:ascii="Times New Roman" w:hAnsi="Times New Roman" w:cs="Times New Roman"/>
            <w:sz w:val="24"/>
            <w:szCs w:val="24"/>
          </w:rPr>
          <w:delText xml:space="preserve">both persistent and transient </w:delText>
        </w:r>
        <w:r w:rsidRPr="00036F66" w:rsidDel="00CB543C">
          <w:rPr>
            <w:rFonts w:ascii="Times New Roman" w:hAnsi="Times New Roman" w:cs="Times New Roman"/>
            <w:sz w:val="24"/>
            <w:szCs w:val="24"/>
          </w:rPr>
          <w:delText>variation in indiv</w:delText>
        </w:r>
        <w:r w:rsidR="00C05804" w:rsidRPr="00036F66" w:rsidDel="00CB543C">
          <w:rPr>
            <w:rFonts w:ascii="Times New Roman" w:hAnsi="Times New Roman" w:cs="Times New Roman"/>
            <w:sz w:val="24"/>
            <w:szCs w:val="24"/>
          </w:rPr>
          <w:delText>id</w:delText>
        </w:r>
        <w:r w:rsidRPr="00036F66" w:rsidDel="00CB543C">
          <w:rPr>
            <w:rFonts w:ascii="Times New Roman" w:hAnsi="Times New Roman" w:cs="Times New Roman"/>
            <w:sz w:val="24"/>
            <w:szCs w:val="24"/>
          </w:rPr>
          <w:delText>ual growth rates (</w:delText>
        </w:r>
        <w:r w:rsidR="004966B2" w:rsidRPr="00036F66" w:rsidDel="00CB543C">
          <w:rPr>
            <w:rFonts w:ascii="Times New Roman" w:hAnsi="Times New Roman" w:cs="Times New Roman"/>
            <w:i/>
            <w:sz w:val="24"/>
            <w:szCs w:val="24"/>
          </w:rPr>
          <w:delText>k</w:delText>
        </w:r>
        <w:r w:rsidR="004966B2" w:rsidRPr="00036F66" w:rsidDel="00CB543C">
          <w:rPr>
            <w:rFonts w:ascii="Times New Roman" w:hAnsi="Times New Roman" w:cs="Times New Roman"/>
            <w:i/>
            <w:sz w:val="24"/>
            <w:szCs w:val="24"/>
            <w:vertAlign w:val="subscript"/>
          </w:rPr>
          <w:delText>s,i</w:delText>
        </w:r>
        <w:r w:rsidR="00E43D98" w:rsidRPr="00036F66" w:rsidDel="00CB543C">
          <w:rPr>
            <w:rFonts w:ascii="Times New Roman" w:hAnsi="Times New Roman" w:cs="Times New Roman"/>
            <w:i/>
            <w:sz w:val="24"/>
            <w:szCs w:val="24"/>
            <w:vertAlign w:val="subscript"/>
          </w:rPr>
          <w:delText xml:space="preserve"> </w:delText>
        </w:r>
        <w:r w:rsidR="00E43D98" w:rsidRPr="00036F66" w:rsidDel="00CB543C">
          <w:rPr>
            <w:rFonts w:ascii="Times New Roman" w:hAnsi="Times New Roman" w:cs="Times New Roman"/>
            <w:sz w:val="24"/>
            <w:szCs w:val="24"/>
          </w:rPr>
          <w:delText xml:space="preserve">and also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sidDel="00CB543C">
          <w:rPr>
            <w:rFonts w:ascii="Times New Roman" w:hAnsi="Times New Roman" w:cs="Times New Roman"/>
            <w:sz w:val="24"/>
            <w:szCs w:val="24"/>
          </w:rPr>
          <w:delText>) resulted in no decrease in marginal likelihood, and hence was deemed to not be parsimonious by AIC.</w:delText>
        </w:r>
        <w:r w:rsidR="00437753" w:rsidRPr="00036F66" w:rsidDel="00CB543C">
          <w:rPr>
            <w:rFonts w:ascii="Times New Roman" w:hAnsi="Times New Roman" w:cs="Times New Roman"/>
            <w:sz w:val="24"/>
            <w:szCs w:val="24"/>
          </w:rPr>
          <w:delText xml:space="preserve">  This occurred because the maximum likelihood estimate of the magnitude of persistent variation (</w:delText>
        </w:r>
        <w:r w:rsidR="00437753" w:rsidRPr="00036F66" w:rsidDel="00CB543C">
          <w:rPr>
            <w:rFonts w:ascii="Times New Roman" w:hAnsi="Times New Roman" w:cs="Times New Roman"/>
            <w:i/>
            <w:sz w:val="24"/>
            <w:szCs w:val="24"/>
          </w:rPr>
          <w:delText>σ</w:delText>
        </w:r>
        <w:r w:rsidR="00437753" w:rsidRPr="00036F66" w:rsidDel="00CB543C">
          <w:rPr>
            <w:rFonts w:ascii="Times New Roman" w:hAnsi="Times New Roman" w:cs="Times New Roman"/>
            <w:i/>
            <w:sz w:val="24"/>
            <w:szCs w:val="24"/>
            <w:vertAlign w:val="subscript"/>
          </w:rPr>
          <w:delText>k</w:delText>
        </w:r>
        <w:r w:rsidR="00B023DD" w:rsidRPr="00036F66" w:rsidDel="00CB543C">
          <w:rPr>
            <w:rFonts w:ascii="Times New Roman" w:hAnsi="Times New Roman" w:cs="Times New Roman"/>
            <w:i/>
            <w:sz w:val="24"/>
            <w:szCs w:val="24"/>
            <w:vertAlign w:val="subscript"/>
          </w:rPr>
          <w:delText>,s</w:delText>
        </w:r>
        <w:r w:rsidR="00437753" w:rsidRPr="00036F66" w:rsidDel="00CB543C">
          <w:rPr>
            <w:rFonts w:ascii="Times New Roman" w:hAnsi="Times New Roman" w:cs="Times New Roman"/>
            <w:sz w:val="24"/>
            <w:szCs w:val="24"/>
          </w:rPr>
          <w:delText>) a</w:delText>
        </w:r>
        <w:r w:rsidR="00036F66" w:rsidDel="00CB543C">
          <w:rPr>
            <w:rFonts w:ascii="Times New Roman" w:hAnsi="Times New Roman" w:cs="Times New Roman"/>
            <w:sz w:val="24"/>
            <w:szCs w:val="24"/>
          </w:rPr>
          <w:delText>pproached zero for both sexes.</w:delText>
        </w:r>
      </w:del>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2D798673"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ins w:id="474" w:author="JTT" w:date="2015-06-05T11:09:00Z">
        <w:r w:rsidR="007C51A2">
          <w:rPr>
            <w:rFonts w:ascii="Times New Roman" w:hAnsi="Times New Roman" w:cs="Times New Roman"/>
            <w:sz w:val="24"/>
            <w:szCs w:val="24"/>
          </w:rPr>
          <w:t xml:space="preserve"> in a natural population of a marine fish species</w:t>
        </w:r>
      </w:ins>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commentRangeStart w:id="475"/>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commentRangeEnd w:id="475"/>
      <w:r w:rsidR="007C51A2">
        <w:rPr>
          <w:rStyle w:val="CommentReference"/>
        </w:rPr>
        <w:commentReference w:id="475"/>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variation among individuals accounts for up to half of the total variability in Antarctic toothfish.</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as was seen in the toothfish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w:t>
      </w:r>
      <w:r w:rsidR="00C47457" w:rsidRPr="00036F66">
        <w:rPr>
          <w:rFonts w:ascii="Times New Roman" w:hAnsi="Times New Roman" w:cs="Times New Roman"/>
          <w:sz w:val="24"/>
          <w:szCs w:val="24"/>
        </w:rPr>
        <w:lastRenderedPageBreak/>
        <w:t xml:space="preserve">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commentRangeStart w:id="476"/>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commentRangeEnd w:id="476"/>
      <w:r w:rsidR="007C51A2">
        <w:rPr>
          <w:rStyle w:val="CommentReference"/>
        </w:rPr>
        <w:commentReference w:id="476"/>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geostatistical techniques </w:t>
      </w:r>
      <w:commentRangeStart w:id="477"/>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commentRangeEnd w:id="477"/>
      <w:r w:rsidR="00953DA4">
        <w:rPr>
          <w:rStyle w:val="CommentReference"/>
        </w:rPr>
        <w:commentReference w:id="477"/>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r w:rsidRPr="00036F66">
        <w:rPr>
          <w:rFonts w:ascii="Times New Roman" w:hAnsi="Times New Roman" w:cs="Times New Roman"/>
          <w:sz w:val="24"/>
          <w:szCs w:val="24"/>
        </w:rPr>
        <w:t>toothfish</w:t>
      </w:r>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xml:space="preserve">.  In particular, the length-frequency of fishery and survey catches and the direct ageing of hard parts from catches provide a separate source of information regarding size at age.  These latter two </w:t>
      </w:r>
      <w:r w:rsidRPr="00036F66">
        <w:rPr>
          <w:rFonts w:ascii="Times New Roman" w:hAnsi="Times New Roman" w:cs="Times New Roman"/>
          <w:sz w:val="24"/>
          <w:szCs w:val="24"/>
        </w:rPr>
        <w:lastRenderedPageBreak/>
        <w:t>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5B18AC18"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w:t>
      </w:r>
      <w:ins w:id="478" w:author="JTT" w:date="2015-06-05T11:17:00Z">
        <w:r w:rsidR="00953DA4">
          <w:rPr>
            <w:rFonts w:ascii="Times New Roman" w:hAnsi="Times New Roman" w:cs="Times New Roman"/>
            <w:sz w:val="24"/>
            <w:szCs w:val="24"/>
          </w:rPr>
          <w:t>ng</w:t>
        </w:r>
      </w:ins>
      <w:del w:id="479" w:author="JTT" w:date="2015-06-05T11:17:00Z">
        <w:r w:rsidRPr="00036F66" w:rsidDel="00953DA4">
          <w:rPr>
            <w:rFonts w:ascii="Times New Roman" w:hAnsi="Times New Roman" w:cs="Times New Roman"/>
            <w:sz w:val="24"/>
            <w:szCs w:val="24"/>
          </w:rPr>
          <w:delText>on</w:delText>
        </w:r>
      </w:del>
      <w:r w:rsidRPr="00036F66">
        <w:rPr>
          <w:rFonts w:ascii="Times New Roman" w:hAnsi="Times New Roman" w:cs="Times New Roman"/>
          <w:sz w:val="24"/>
          <w:szCs w:val="24"/>
        </w:rPr>
        <w:t xml:space="preserve">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w:t>
      </w:r>
      <w:del w:id="480" w:author="JTT" w:date="2015-06-05T11:18:00Z">
        <w:r w:rsidRPr="00036F66" w:rsidDel="001F2EF0">
          <w:rPr>
            <w:rFonts w:ascii="Times New Roman" w:hAnsi="Times New Roman" w:cs="Times New Roman"/>
            <w:sz w:val="24"/>
            <w:szCs w:val="24"/>
          </w:rPr>
          <w:delText xml:space="preserve">are </w:delText>
        </w:r>
      </w:del>
      <w:ins w:id="481" w:author="JTT" w:date="2015-06-05T11:18:00Z">
        <w:r w:rsidR="001F2EF0">
          <w:rPr>
            <w:rFonts w:ascii="Times New Roman" w:hAnsi="Times New Roman" w:cs="Times New Roman"/>
            <w:sz w:val="24"/>
            <w:szCs w:val="24"/>
          </w:rPr>
          <w:t>can be</w:t>
        </w:r>
        <w:r w:rsidR="001F2EF0"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Punt et al., In </w:t>
      </w:r>
      <w:r w:rsidRPr="00036F66">
        <w:rPr>
          <w:rFonts w:ascii="Times New Roman" w:hAnsi="Times New Roman" w:cs="Times New Roman"/>
          <w:sz w:val="24"/>
        </w:rPr>
        <w:lastRenderedPageBreak/>
        <w:t>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in a wild marine population of Antarctic toothfish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r w:rsidR="0070070B" w:rsidRPr="00036F66">
        <w:rPr>
          <w:rFonts w:ascii="Times New Roman" w:hAnsi="Times New Roman" w:cs="Times New Roman"/>
          <w:i/>
          <w:sz w:val="24"/>
          <w:szCs w:val="24"/>
        </w:rPr>
        <w:t>TagGrowth</w:t>
      </w:r>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1DB1751D"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 xml:space="preserve">We thank in particular O. Shelton for developing and </w:t>
      </w:r>
      <w:r w:rsidR="00840BBD" w:rsidRPr="00036F66">
        <w:rPr>
          <w:rFonts w:ascii="Times New Roman" w:hAnsi="Times New Roman" w:cs="Times New Roman"/>
          <w:sz w:val="24"/>
          <w:szCs w:val="24"/>
        </w:rPr>
        <w:lastRenderedPageBreak/>
        <w:t>discussing the model for variation in growth that was used here.  We also thank K. Kristensen and H. Skaug for developing and maintaining the Template Model Builder software, which facilitates this study and many others.</w:t>
      </w:r>
      <w:ins w:id="482" w:author="JTT" w:date="2015-06-05T11:19:00Z">
        <w:r w:rsidR="001F2EF0">
          <w:rPr>
            <w:rFonts w:ascii="Times New Roman" w:hAnsi="Times New Roman" w:cs="Times New Roman"/>
            <w:sz w:val="24"/>
            <w:szCs w:val="24"/>
          </w:rPr>
          <w:t xml:space="preserve">  Finally, we thank two anonymous reviewers for constructive feedback that substantially improved the quality of this manuscript.</w:t>
        </w:r>
      </w:ins>
      <w:bookmarkStart w:id="483" w:name="_GoBack"/>
      <w:bookmarkEnd w:id="483"/>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commentRangeStart w:id="484"/>
      <w:r w:rsidRPr="00036F66">
        <w:rPr>
          <w:rFonts w:ascii="Times New Roman" w:hAnsi="Times New Roman" w:cs="Times New Roman"/>
          <w:b/>
          <w:sz w:val="24"/>
          <w:szCs w:val="24"/>
        </w:rPr>
        <w:t>Bibliography</w:t>
      </w:r>
      <w:commentRangeEnd w:id="484"/>
      <w:r w:rsidR="003A6868">
        <w:rPr>
          <w:rStyle w:val="CommentReference"/>
        </w:rPr>
        <w:commentReference w:id="484"/>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2"/>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485" w:name="_Ref410906913"/>
      <w:r w:rsidRPr="00036F66">
        <w:rPr>
          <w:rFonts w:ascii="Times New Roman" w:hAnsi="Times New Roman" w:cs="Times New Roman"/>
          <w:i w:val="0"/>
          <w:color w:val="auto"/>
          <w:sz w:val="24"/>
          <w:szCs w:val="24"/>
        </w:rPr>
        <w:lastRenderedPageBreak/>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485"/>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570BBA6C" w14:textId="088852CE" w:rsidR="005C1715" w:rsidRPr="005C1715" w:rsidRDefault="005C1715" w:rsidP="005C1715">
      <w:pPr>
        <w:pStyle w:val="Caption"/>
        <w:keepNext/>
        <w:spacing w:line="480" w:lineRule="auto"/>
        <w:rPr>
          <w:ins w:id="486" w:author="darcy" w:date="2015-06-05T07:53:00Z"/>
          <w:rFonts w:ascii="Times New Roman" w:hAnsi="Times New Roman" w:cs="Times New Roman"/>
          <w:i w:val="0"/>
          <w:color w:val="000000" w:themeColor="text1"/>
          <w:sz w:val="24"/>
          <w:szCs w:val="24"/>
        </w:rPr>
      </w:pPr>
      <w:bookmarkStart w:id="487" w:name="_Ref410371769"/>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ilation of sex-specific growth parameters as previously estimated by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used in all simulation scenarios, or varying among simulation scenarios</w:t>
      </w:r>
      <w:r w:rsidRPr="000A66E8">
        <w:rPr>
          <w:rFonts w:ascii="Times New Roman" w:hAnsi="Times New Roman" w:cs="Times New Roman"/>
          <w:i w:val="0"/>
          <w:color w:val="000000" w:themeColor="text1"/>
          <w:sz w:val="24"/>
          <w:szCs w:val="24"/>
        </w:rPr>
        <w:t>.</w:t>
      </w:r>
    </w:p>
    <w:p w14:paraId="42AD635E" w14:textId="77777777" w:rsidR="005C1715" w:rsidRPr="00A801BE" w:rsidRDefault="005C1715" w:rsidP="00A801BE"/>
    <w:p w14:paraId="5120D52E" w14:textId="5AE64FDC"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488" w:name="_Ref411934431"/>
      <w:r w:rsidRPr="00036F66">
        <w:rPr>
          <w:rFonts w:ascii="Times New Roman" w:hAnsi="Times New Roman" w:cs="Times New Roman"/>
          <w:i w:val="0"/>
          <w:color w:val="auto"/>
          <w:sz w:val="24"/>
          <w:szCs w:val="24"/>
        </w:rPr>
        <w:t xml:space="preserve">Table </w:t>
      </w:r>
      <w:bookmarkEnd w:id="488"/>
      <w:r w:rsidR="005C1715">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Akaik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487"/>
    <w:p w14:paraId="3E0CEAAE" w14:textId="0C054DEC" w:rsidR="00895FE5" w:rsidRPr="00036F66" w:rsidRDefault="00895FE5" w:rsidP="00E76CE4">
      <w:pPr>
        <w:keepNext/>
        <w:spacing w:line="480" w:lineRule="auto"/>
        <w:rPr>
          <w:rFonts w:ascii="Times New Roman" w:hAnsi="Times New Roman" w:cs="Times New Roman"/>
        </w:rPr>
      </w:pPr>
    </w:p>
    <w:p w14:paraId="1ECE60D7" w14:textId="7446EE6D" w:rsidR="00CA6AE0" w:rsidRDefault="00190689" w:rsidP="00E76CE4">
      <w:pPr>
        <w:pStyle w:val="Caption"/>
        <w:spacing w:line="480" w:lineRule="auto"/>
        <w:rPr>
          <w:ins w:id="489" w:author="Darcy Webber" w:date="2015-06-05T08:56:00Z"/>
          <w:rFonts w:ascii="Times New Roman" w:hAnsi="Times New Roman" w:cs="Times New Roman"/>
          <w:i w:val="0"/>
          <w:color w:val="000000" w:themeColor="text1"/>
          <w:sz w:val="24"/>
          <w:szCs w:val="24"/>
        </w:rPr>
      </w:pPr>
      <w:bookmarkStart w:id="490" w:name="_Ref410630945"/>
      <w:r w:rsidRPr="00036F66">
        <w:rPr>
          <w:rFonts w:ascii="Times New Roman" w:hAnsi="Times New Roman" w:cs="Times New Roman"/>
          <w:i w:val="0"/>
          <w:color w:val="auto"/>
          <w:sz w:val="24"/>
          <w:szCs w:val="24"/>
        </w:rPr>
        <w:t xml:space="preserve">Figure </w:t>
      </w:r>
      <w:bookmarkEnd w:id="490"/>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ins w:id="491" w:author="Darcy Webber" w:date="2015-06-05T08:56:00Z">
        <w:r w:rsidR="008351E0">
          <w:rPr>
            <w:rFonts w:ascii="Times New Roman" w:hAnsi="Times New Roman" w:cs="Times New Roman"/>
            <w:i w:val="0"/>
            <w:color w:val="auto"/>
            <w:sz w:val="24"/>
            <w:szCs w:val="24"/>
          </w:rPr>
          <w:t xml:space="preserve">Violin plots of the </w:t>
        </w:r>
      </w:ins>
      <w:del w:id="492" w:author="Darcy Webber" w:date="2015-06-05T08:56:00Z">
        <w:r w:rsidRPr="00036F66" w:rsidDel="008351E0">
          <w:rPr>
            <w:rFonts w:ascii="Times New Roman" w:hAnsi="Times New Roman" w:cs="Times New Roman"/>
            <w:i w:val="0"/>
            <w:color w:val="000000" w:themeColor="text1"/>
            <w:sz w:val="24"/>
            <w:szCs w:val="24"/>
          </w:rPr>
          <w:delText>E</w:delText>
        </w:r>
      </w:del>
      <w:ins w:id="493" w:author="Darcy Webber" w:date="2015-06-05T08:56:00Z">
        <w:r w:rsidR="008351E0">
          <w:rPr>
            <w:rFonts w:ascii="Times New Roman" w:hAnsi="Times New Roman" w:cs="Times New Roman"/>
            <w:i w:val="0"/>
            <w:color w:val="000000" w:themeColor="text1"/>
            <w:sz w:val="24"/>
            <w:szCs w:val="24"/>
          </w:rPr>
          <w:t>e</w:t>
        </w:r>
      </w:ins>
      <w:r w:rsidRPr="00036F66">
        <w:rPr>
          <w:rFonts w:ascii="Times New Roman" w:hAnsi="Times New Roman" w:cs="Times New Roman"/>
          <w:i w:val="0"/>
          <w:color w:val="000000" w:themeColor="text1"/>
          <w:sz w:val="24"/>
          <w:szCs w:val="24"/>
        </w:rPr>
        <w:t xml:space="preserve">stimated value </w:t>
      </w:r>
      <w:r w:rsidR="002D0B25">
        <w:rPr>
          <w:rFonts w:ascii="Times New Roman" w:hAnsi="Times New Roman" w:cs="Times New Roman"/>
          <w:i w:val="0"/>
          <w:color w:val="000000" w:themeColor="text1"/>
          <w:sz w:val="24"/>
          <w:szCs w:val="24"/>
        </w:rPr>
        <w:t>of each parameter by sex, using each of the four estimation models</w:t>
      </w:r>
      <w:r w:rsidR="005C1668">
        <w:rPr>
          <w:rFonts w:ascii="Times New Roman" w:hAnsi="Times New Roman" w:cs="Times New Roman"/>
          <w:i w:val="0"/>
          <w:color w:val="000000" w:themeColor="text1"/>
          <w:sz w:val="24"/>
          <w:szCs w:val="24"/>
        </w:rPr>
        <w:t xml:space="preserve"> (x-axis)</w:t>
      </w:r>
      <w:r w:rsidR="002D0B25">
        <w:rPr>
          <w:rFonts w:ascii="Times New Roman" w:hAnsi="Times New Roman" w:cs="Times New Roman"/>
          <w:i w:val="0"/>
          <w:color w:val="000000" w:themeColor="text1"/>
          <w:sz w:val="24"/>
          <w:szCs w:val="24"/>
        </w:rPr>
        <w:t>, for each of the four simulation models</w:t>
      </w:r>
      <w:r w:rsidR="005C1668">
        <w:rPr>
          <w:rFonts w:ascii="Times New Roman" w:hAnsi="Times New Roman" w:cs="Times New Roman"/>
          <w:i w:val="0"/>
          <w:color w:val="000000" w:themeColor="text1"/>
          <w:sz w:val="24"/>
          <w:szCs w:val="24"/>
        </w:rPr>
        <w:t xml:space="preserve"> (above top panels)</w:t>
      </w:r>
      <w:r w:rsidR="002D0B25">
        <w:rPr>
          <w:rFonts w:ascii="Times New Roman" w:hAnsi="Times New Roman" w:cs="Times New Roman"/>
          <w:i w:val="0"/>
          <w:color w:val="000000" w:themeColor="text1"/>
          <w:sz w:val="24"/>
          <w:szCs w:val="24"/>
        </w:rPr>
        <w:t xml:space="preserve">.  The parameters estimated include </w:t>
      </w:r>
      <w:r w:rsidR="002D0B25" w:rsidRPr="00036F66">
        <w:rPr>
          <w:rFonts w:ascii="Times New Roman" w:hAnsi="Times New Roman" w:cs="Times New Roman"/>
          <w:i w:val="0"/>
          <w:color w:val="000000" w:themeColor="text1"/>
          <w:sz w:val="24"/>
          <w:szCs w:val="24"/>
        </w:rPr>
        <w:t>the median upkeep cost (</w:t>
      </w:r>
      <w:r w:rsidR="002D0B25" w:rsidRPr="00036F66">
        <w:rPr>
          <w:rFonts w:ascii="Times New Roman" w:hAnsi="Times New Roman" w:cs="Times New Roman"/>
          <w:color w:val="000000" w:themeColor="text1"/>
          <w:sz w:val="24"/>
          <w:szCs w:val="24"/>
        </w:rPr>
        <w:t>μ</w:t>
      </w:r>
      <w:r w:rsidR="002D0B25" w:rsidRPr="00036F66">
        <w:rPr>
          <w:rFonts w:ascii="Times New Roman" w:eastAsia="SimSun" w:hAnsi="Times New Roman" w:cs="Times New Roman"/>
          <w:color w:val="000000" w:themeColor="text1"/>
          <w:sz w:val="24"/>
          <w:szCs w:val="24"/>
          <w:vertAlign w:val="subscript"/>
        </w:rPr>
        <w:t>k,s</w:t>
      </w:r>
      <w:r w:rsidR="002D0B25" w:rsidRPr="00036F66">
        <w:rPr>
          <w:rFonts w:ascii="Times New Roman" w:hAnsi="Times New Roman" w:cs="Times New Roman"/>
          <w:i w:val="0"/>
          <w:color w:val="000000" w:themeColor="text1"/>
          <w:sz w:val="24"/>
          <w:szCs w:val="24"/>
        </w:rPr>
        <w:t>, years</w:t>
      </w:r>
      <w:r w:rsidR="002D0B25" w:rsidRPr="00036F66">
        <w:rPr>
          <w:rFonts w:ascii="Times New Roman" w:hAnsi="Times New Roman" w:cs="Times New Roman"/>
          <w:i w:val="0"/>
          <w:color w:val="000000" w:themeColor="text1"/>
          <w:sz w:val="24"/>
          <w:szCs w:val="24"/>
          <w:vertAlign w:val="superscript"/>
        </w:rPr>
        <w:t>-1</w:t>
      </w:r>
      <w:r w:rsidR="002D0B25" w:rsidRPr="00036F66">
        <w:rPr>
          <w:rFonts w:ascii="Times New Roman" w:hAnsi="Times New Roman" w:cs="Times New Roman"/>
          <w:i w:val="0"/>
          <w:color w:val="000000" w:themeColor="text1"/>
          <w:sz w:val="24"/>
          <w:szCs w:val="24"/>
        </w:rPr>
        <w:t>)</w:t>
      </w:r>
      <w:r w:rsidR="002D0B25">
        <w:rPr>
          <w:rFonts w:ascii="Times New Roman" w:hAnsi="Times New Roman" w:cs="Times New Roman"/>
          <w:i w:val="0"/>
          <w:color w:val="000000" w:themeColor="text1"/>
          <w:sz w:val="24"/>
          <w:szCs w:val="24"/>
        </w:rPr>
        <w:t xml:space="preserve">, </w:t>
      </w:r>
      <w:r w:rsidR="00B14D78" w:rsidRPr="00B14D78">
        <w:rPr>
          <w:rFonts w:ascii="Times New Roman" w:hAnsi="Times New Roman" w:cs="Times New Roman"/>
          <w:i w:val="0"/>
          <w:color w:val="000000" w:themeColor="text1"/>
          <w:sz w:val="24"/>
          <w:szCs w:val="24"/>
        </w:rPr>
        <w:t xml:space="preserve">median asymptotic length </w:t>
      </w:r>
      <w:r w:rsidR="002D0B25"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D0B25" w:rsidRPr="00036F66">
        <w:rPr>
          <w:rFonts w:ascii="Times New Roman" w:hAnsi="Times New Roman" w:cs="Times New Roman"/>
          <w:i w:val="0"/>
          <w:color w:val="000000" w:themeColor="text1"/>
          <w:sz w:val="24"/>
          <w:szCs w:val="24"/>
        </w:rPr>
        <w:t>, cm)</w:t>
      </w:r>
      <w:r w:rsidR="002D0B25">
        <w:rPr>
          <w:rFonts w:ascii="Times New Roman" w:hAnsi="Times New Roman" w:cs="Times New Roman"/>
          <w:i w:val="0"/>
          <w:color w:val="000000" w:themeColor="text1"/>
          <w:sz w:val="24"/>
          <w:szCs w:val="24"/>
        </w:rPr>
        <w:t xml:space="preserve">, </w:t>
      </w:r>
      <w:r w:rsidR="00E85B96" w:rsidRPr="00036F66">
        <w:rPr>
          <w:rFonts w:ascii="Times New Roman" w:hAnsi="Times New Roman" w:cs="Times New Roman"/>
          <w:i w:val="0"/>
          <w:color w:val="000000" w:themeColor="text1"/>
          <w:sz w:val="24"/>
          <w:szCs w:val="24"/>
        </w:rPr>
        <w:t>length at birth (</w:t>
      </w:r>
      <w:r w:rsidR="00E85B96" w:rsidRPr="00036F66">
        <w:rPr>
          <w:rFonts w:ascii="Times New Roman" w:hAnsi="Times New Roman" w:cs="Times New Roman"/>
          <w:color w:val="000000" w:themeColor="text1"/>
          <w:sz w:val="24"/>
          <w:szCs w:val="24"/>
        </w:rPr>
        <w:t>L</w:t>
      </w:r>
      <w:r w:rsidR="00E85B96" w:rsidRPr="00036F66">
        <w:rPr>
          <w:rFonts w:ascii="Times New Roman" w:hAnsi="Times New Roman" w:cs="Times New Roman"/>
          <w:color w:val="000000" w:themeColor="text1"/>
          <w:sz w:val="24"/>
          <w:szCs w:val="24"/>
          <w:vertAlign w:val="subscript"/>
        </w:rPr>
        <w:t>0,s</w:t>
      </w:r>
      <w:r w:rsidR="00E85B96" w:rsidRPr="00036F66">
        <w:rPr>
          <w:rFonts w:ascii="Times New Roman" w:hAnsi="Times New Roman" w:cs="Times New Roman"/>
          <w:i w:val="0"/>
          <w:color w:val="000000" w:themeColor="text1"/>
          <w:sz w:val="24"/>
          <w:szCs w:val="24"/>
        </w:rPr>
        <w:t>, cm)</w:t>
      </w:r>
      <w:r w:rsidR="00E85B96">
        <w:rPr>
          <w:rFonts w:ascii="Times New Roman" w:hAnsi="Times New Roman" w:cs="Times New Roman"/>
          <w:i w:val="0"/>
          <w:color w:val="000000" w:themeColor="text1"/>
          <w:sz w:val="24"/>
          <w:szCs w:val="24"/>
        </w:rPr>
        <w:t xml:space="preserve">, </w:t>
      </w:r>
      <w:r w:rsidR="003208CC" w:rsidRPr="00036F66">
        <w:rPr>
          <w:rFonts w:ascii="Times New Roman" w:hAnsi="Times New Roman" w:cs="Times New Roman"/>
          <w:i w:val="0"/>
          <w:color w:val="000000" w:themeColor="text1"/>
          <w:sz w:val="24"/>
          <w:szCs w:val="24"/>
        </w:rPr>
        <w:t>magnitude of persistent variation among individuals (</w:t>
      </w:r>
      <w:r w:rsidR="003208CC" w:rsidRPr="00036F66">
        <w:rPr>
          <w:rFonts w:ascii="Times New Roman" w:hAnsi="Times New Roman" w:cs="Times New Roman"/>
          <w:color w:val="000000" w:themeColor="text1"/>
          <w:sz w:val="24"/>
          <w:szCs w:val="24"/>
        </w:rPr>
        <w:t>σ</w:t>
      </w:r>
      <w:r w:rsidR="003208CC" w:rsidRPr="00036F66">
        <w:rPr>
          <w:rFonts w:ascii="Times New Roman" w:hAnsi="Times New Roman" w:cs="Times New Roman"/>
          <w:color w:val="000000" w:themeColor="text1"/>
          <w:sz w:val="24"/>
          <w:szCs w:val="24"/>
          <w:vertAlign w:val="subscript"/>
        </w:rPr>
        <w:t>k,s</w:t>
      </w:r>
      <w:r w:rsidR="003208CC" w:rsidRPr="00036F66">
        <w:rPr>
          <w:rFonts w:ascii="Times New Roman" w:hAnsi="Times New Roman" w:cs="Times New Roman"/>
          <w:i w:val="0"/>
          <w:color w:val="000000" w:themeColor="text1"/>
          <w:sz w:val="24"/>
          <w:szCs w:val="24"/>
        </w:rPr>
        <w:t>)</w:t>
      </w:r>
      <w:r w:rsidR="003208CC">
        <w:rPr>
          <w:rFonts w:ascii="Times New Roman" w:hAnsi="Times New Roman" w:cs="Times New Roman"/>
          <w:i w:val="0"/>
          <w:color w:val="000000" w:themeColor="text1"/>
          <w:sz w:val="24"/>
          <w:szCs w:val="24"/>
        </w:rPr>
        <w:t xml:space="preserve">, </w:t>
      </w:r>
      <w:r w:rsidR="002D0B25" w:rsidRPr="00036F66">
        <w:rPr>
          <w:rFonts w:ascii="Times New Roman" w:hAnsi="Times New Roman" w:cs="Times New Roman"/>
          <w:i w:val="0"/>
          <w:color w:val="000000" w:themeColor="text1"/>
          <w:sz w:val="24"/>
          <w:szCs w:val="24"/>
        </w:rPr>
        <w:t>magnitude of transient variation among individuals (</w:t>
      </w:r>
      <w:r w:rsidR="002D0B25" w:rsidRPr="00036F66">
        <w:rPr>
          <w:rFonts w:ascii="Times New Roman" w:hAnsi="Times New Roman" w:cs="Times New Roman"/>
          <w:color w:val="000000" w:themeColor="text1"/>
          <w:sz w:val="24"/>
          <w:szCs w:val="24"/>
        </w:rPr>
        <w:t>σ</w:t>
      </w:r>
      <w:r w:rsidR="002D0B25" w:rsidRPr="00036F66">
        <w:rPr>
          <w:rFonts w:ascii="Times New Roman" w:hAnsi="Times New Roman" w:cs="Times New Roman"/>
          <w:color w:val="000000" w:themeColor="text1"/>
          <w:sz w:val="24"/>
          <w:szCs w:val="24"/>
          <w:vertAlign w:val="subscript"/>
        </w:rPr>
        <w:t>z</w:t>
      </w:r>
      <w:r w:rsidR="002D0B25" w:rsidRPr="00036F66">
        <w:rPr>
          <w:rFonts w:ascii="Times New Roman" w:hAnsi="Times New Roman" w:cs="Times New Roman"/>
          <w:i w:val="0"/>
          <w:color w:val="000000" w:themeColor="text1"/>
          <w:sz w:val="24"/>
          <w:szCs w:val="24"/>
        </w:rPr>
        <w:t>)</w:t>
      </w:r>
      <w:r w:rsidR="00B3367B">
        <w:rPr>
          <w:rFonts w:ascii="Times New Roman" w:hAnsi="Times New Roman" w:cs="Times New Roman"/>
          <w:i w:val="0"/>
          <w:color w:val="000000" w:themeColor="text1"/>
          <w:sz w:val="24"/>
          <w:szCs w:val="24"/>
        </w:rPr>
        <w:t>, and coefficient of variation of observation error (</w:t>
      </w:r>
      <w:r w:rsidR="00B3367B" w:rsidRPr="00B3367B">
        <w:rPr>
          <w:rFonts w:ascii="Times New Roman" w:hAnsi="Times New Roman" w:cs="Times New Roman"/>
          <w:color w:val="000000" w:themeColor="text1"/>
          <w:sz w:val="24"/>
          <w:szCs w:val="24"/>
        </w:rPr>
        <w:t>c</w:t>
      </w:r>
      <w:r w:rsidR="00B3367B" w:rsidRPr="00B3367B">
        <w:rPr>
          <w:rFonts w:ascii="Times New Roman" w:hAnsi="Times New Roman" w:cs="Times New Roman"/>
          <w:color w:val="000000" w:themeColor="text1"/>
          <w:sz w:val="24"/>
          <w:szCs w:val="24"/>
          <w:vertAlign w:val="subscript"/>
        </w:rPr>
        <w:t>obs</w:t>
      </w:r>
      <w:r w:rsidR="00B3367B">
        <w:rPr>
          <w:rFonts w:ascii="Times New Roman" w:hAnsi="Times New Roman" w:cs="Times New Roman"/>
          <w:i w:val="0"/>
          <w:color w:val="000000" w:themeColor="text1"/>
          <w:sz w:val="24"/>
          <w:szCs w:val="24"/>
        </w:rPr>
        <w:t>).</w:t>
      </w:r>
      <w:r w:rsidR="000C6142">
        <w:rPr>
          <w:rFonts w:ascii="Times New Roman" w:hAnsi="Times New Roman" w:cs="Times New Roman"/>
          <w:i w:val="0"/>
          <w:color w:val="000000" w:themeColor="text1"/>
          <w:sz w:val="24"/>
          <w:szCs w:val="24"/>
        </w:rPr>
        <w:t xml:space="preserve">  </w:t>
      </w:r>
      <w:r w:rsidR="00BE22FD" w:rsidRPr="00036F66">
        <w:rPr>
          <w:rFonts w:ascii="Times New Roman" w:hAnsi="Times New Roman" w:cs="Times New Roman"/>
          <w:i w:val="0"/>
          <w:color w:val="000000" w:themeColor="text1"/>
          <w:sz w:val="24"/>
          <w:szCs w:val="24"/>
        </w:rPr>
        <w:t xml:space="preserve">The </w:t>
      </w:r>
      <w:r w:rsidR="00B11DEC">
        <w:rPr>
          <w:rFonts w:ascii="Times New Roman" w:hAnsi="Times New Roman" w:cs="Times New Roman"/>
          <w:i w:val="0"/>
          <w:color w:val="000000" w:themeColor="text1"/>
          <w:sz w:val="24"/>
          <w:szCs w:val="24"/>
        </w:rPr>
        <w:t xml:space="preserve">dotted </w:t>
      </w:r>
      <w:r w:rsidR="000C6142">
        <w:rPr>
          <w:rFonts w:ascii="Times New Roman" w:hAnsi="Times New Roman" w:cs="Times New Roman"/>
          <w:i w:val="0"/>
          <w:color w:val="000000" w:themeColor="text1"/>
          <w:sz w:val="24"/>
          <w:szCs w:val="24"/>
        </w:rPr>
        <w:t>horizontal</w:t>
      </w:r>
      <w:r w:rsidR="00BE22FD" w:rsidRPr="00036F66">
        <w:rPr>
          <w:rFonts w:ascii="Times New Roman" w:hAnsi="Times New Roman" w:cs="Times New Roman"/>
          <w:i w:val="0"/>
          <w:color w:val="000000" w:themeColor="text1"/>
          <w:sz w:val="24"/>
          <w:szCs w:val="24"/>
        </w:rPr>
        <w:t xml:space="preserve">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0C6142">
        <w:rPr>
          <w:rFonts w:ascii="Times New Roman" w:hAnsi="Times New Roman" w:cs="Times New Roman"/>
          <w:i w:val="0"/>
          <w:color w:val="000000" w:themeColor="text1"/>
          <w:sz w:val="24"/>
          <w:szCs w:val="24"/>
        </w:rPr>
        <w:t xml:space="preserve"> of each parameter.</w:t>
      </w:r>
      <w:r w:rsidR="00E37AF2" w:rsidRPr="00036F66">
        <w:rPr>
          <w:rFonts w:ascii="Times New Roman" w:hAnsi="Times New Roman" w:cs="Times New Roman"/>
          <w:i w:val="0"/>
          <w:color w:val="000000" w:themeColor="text1"/>
          <w:sz w:val="24"/>
          <w:szCs w:val="24"/>
        </w:rPr>
        <w:t xml:space="preserve"> </w:t>
      </w:r>
      <w:r w:rsidR="000C6142">
        <w:rPr>
          <w:rFonts w:ascii="Times New Roman" w:hAnsi="Times New Roman" w:cs="Times New Roman"/>
          <w:i w:val="0"/>
          <w:color w:val="000000" w:themeColor="text1"/>
          <w:sz w:val="24"/>
          <w:szCs w:val="24"/>
        </w:rPr>
        <w:t xml:space="preserve"> T</w:t>
      </w:r>
      <w:r w:rsidR="00E37AF2" w:rsidRPr="00036F66">
        <w:rPr>
          <w:rFonts w:ascii="Times New Roman" w:hAnsi="Times New Roman" w:cs="Times New Roman"/>
          <w:i w:val="0"/>
          <w:color w:val="000000" w:themeColor="text1"/>
          <w:sz w:val="24"/>
          <w:szCs w:val="24"/>
        </w:rPr>
        <w: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pdH)</w:t>
      </w:r>
      <w:r w:rsidR="000C6142">
        <w:rPr>
          <w:rFonts w:ascii="Times New Roman" w:hAnsi="Times New Roman" w:cs="Times New Roman"/>
          <w:i w:val="0"/>
          <w:color w:val="000000" w:themeColor="text1"/>
          <w:sz w:val="24"/>
          <w:szCs w:val="24"/>
        </w:rPr>
        <w:t xml:space="preserve"> are given in the bottom</w:t>
      </w:r>
      <w:r w:rsidR="00E37AF2" w:rsidRPr="00036F66">
        <w:rPr>
          <w:rFonts w:ascii="Times New Roman" w:hAnsi="Times New Roman" w:cs="Times New Roman"/>
          <w:i w:val="0"/>
          <w:color w:val="000000" w:themeColor="text1"/>
          <w:sz w:val="24"/>
          <w:szCs w:val="24"/>
        </w:rPr>
        <w:t xml:space="preserve"> panel.</w:t>
      </w:r>
    </w:p>
    <w:p w14:paraId="56036C23" w14:textId="77777777" w:rsidR="008351E0" w:rsidRPr="008351E0" w:rsidRDefault="008351E0">
      <w:pPr>
        <w:rPr>
          <w:i/>
          <w:rPrChange w:id="494" w:author="Darcy Webber" w:date="2015-06-05T08:56:00Z">
            <w:rPr>
              <w:rFonts w:ascii="Times New Roman" w:hAnsi="Times New Roman" w:cs="Times New Roman"/>
              <w:i w:val="0"/>
              <w:color w:val="000000" w:themeColor="text1"/>
              <w:sz w:val="24"/>
              <w:szCs w:val="24"/>
            </w:rPr>
          </w:rPrChange>
        </w:rPr>
        <w:pPrChange w:id="495" w:author="Darcy Webber" w:date="2015-06-05T08:56:00Z">
          <w:pPr>
            <w:pStyle w:val="Caption"/>
            <w:spacing w:line="480" w:lineRule="auto"/>
          </w:pPr>
        </w:pPrChange>
      </w:pPr>
    </w:p>
    <w:p w14:paraId="5258F943" w14:textId="46A83227" w:rsidR="00F3561D" w:rsidRPr="00036F66" w:rsidDel="0031703D" w:rsidRDefault="00F3561D" w:rsidP="00E76CE4">
      <w:pPr>
        <w:spacing w:line="480" w:lineRule="auto"/>
        <w:rPr>
          <w:del w:id="496" w:author="JTT" w:date="2015-06-03T14:14:00Z"/>
          <w:rFonts w:ascii="Times New Roman" w:hAnsi="Times New Roman" w:cs="Times New Roman"/>
          <w:sz w:val="24"/>
          <w:szCs w:val="24"/>
        </w:rPr>
      </w:pPr>
    </w:p>
    <w:p w14:paraId="01200F76" w14:textId="7280AFD9"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497" w:name="_Ref410630975"/>
      <w:r w:rsidRPr="00036F66">
        <w:rPr>
          <w:rFonts w:ascii="Times New Roman" w:hAnsi="Times New Roman" w:cs="Times New Roman"/>
          <w:i w:val="0"/>
          <w:color w:val="000000" w:themeColor="text1"/>
          <w:sz w:val="24"/>
          <w:szCs w:val="24"/>
        </w:rPr>
        <w:t xml:space="preserve">Figure </w:t>
      </w:r>
      <w:bookmarkEnd w:id="497"/>
      <w:r w:rsidR="000E6D10">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ins w:id="498" w:author="Darcy Webber" w:date="2015-06-05T08:56:00Z">
        <w:r w:rsidR="008351E0">
          <w:rPr>
            <w:rFonts w:ascii="Times New Roman" w:hAnsi="Times New Roman" w:cs="Times New Roman"/>
            <w:i w:val="0"/>
            <w:color w:val="auto"/>
            <w:sz w:val="24"/>
            <w:szCs w:val="24"/>
          </w:rPr>
          <w:t xml:space="preserve">Violin plots of the </w:t>
        </w:r>
        <w:r w:rsidR="008351E0">
          <w:rPr>
            <w:rFonts w:ascii="Times New Roman" w:hAnsi="Times New Roman" w:cs="Times New Roman"/>
            <w:i w:val="0"/>
            <w:color w:val="000000" w:themeColor="text1"/>
            <w:sz w:val="24"/>
            <w:szCs w:val="24"/>
          </w:rPr>
          <w:t>e</w:t>
        </w:r>
      </w:ins>
      <w:del w:id="499" w:author="Darcy Webber" w:date="2015-06-05T08:56:00Z">
        <w:r w:rsidR="002359DF" w:rsidRPr="00036F66" w:rsidDel="008351E0">
          <w:rPr>
            <w:rFonts w:ascii="Times New Roman" w:hAnsi="Times New Roman" w:cs="Times New Roman"/>
            <w:i w:val="0"/>
            <w:color w:val="000000" w:themeColor="text1"/>
            <w:sz w:val="24"/>
            <w:szCs w:val="24"/>
          </w:rPr>
          <w:delText>E</w:delText>
        </w:r>
      </w:del>
      <w:r w:rsidR="002359DF" w:rsidRPr="00036F66">
        <w:rPr>
          <w:rFonts w:ascii="Times New Roman" w:hAnsi="Times New Roman" w:cs="Times New Roman"/>
          <w:i w:val="0"/>
          <w:color w:val="000000" w:themeColor="text1"/>
          <w:sz w:val="24"/>
          <w:szCs w:val="24"/>
        </w:rPr>
        <w:t xml:space="preserve">stimated value </w:t>
      </w:r>
      <w:r w:rsidR="002359DF">
        <w:rPr>
          <w:rFonts w:ascii="Times New Roman" w:hAnsi="Times New Roman" w:cs="Times New Roman"/>
          <w:i w:val="0"/>
          <w:color w:val="000000" w:themeColor="text1"/>
          <w:sz w:val="24"/>
          <w:szCs w:val="24"/>
        </w:rPr>
        <w:t>of each parameter by sex, using each of the four estimation models</w:t>
      </w:r>
      <w:r w:rsidR="00285F7C">
        <w:rPr>
          <w:rFonts w:ascii="Times New Roman" w:hAnsi="Times New Roman" w:cs="Times New Roman"/>
          <w:i w:val="0"/>
          <w:color w:val="000000" w:themeColor="text1"/>
          <w:sz w:val="24"/>
          <w:szCs w:val="24"/>
        </w:rPr>
        <w:t xml:space="preserve"> (x-axis)</w:t>
      </w:r>
      <w:r w:rsidR="002359DF">
        <w:rPr>
          <w:rFonts w:ascii="Times New Roman" w:hAnsi="Times New Roman" w:cs="Times New Roman"/>
          <w:i w:val="0"/>
          <w:color w:val="000000" w:themeColor="text1"/>
          <w:sz w:val="24"/>
          <w:szCs w:val="24"/>
        </w:rPr>
        <w:t xml:space="preserve">, for each of the four </w:t>
      </w:r>
      <w:r w:rsidR="00E33D7C">
        <w:rPr>
          <w:rFonts w:ascii="Times New Roman" w:hAnsi="Times New Roman" w:cs="Times New Roman"/>
          <w:i w:val="0"/>
          <w:color w:val="000000" w:themeColor="text1"/>
          <w:sz w:val="24"/>
          <w:szCs w:val="24"/>
        </w:rPr>
        <w:t>sample size scenarios (50, 100, 250 and 500 individuals</w:t>
      </w:r>
      <w:r w:rsidR="00285F7C">
        <w:rPr>
          <w:rFonts w:ascii="Times New Roman" w:hAnsi="Times New Roman" w:cs="Times New Roman"/>
          <w:i w:val="0"/>
          <w:color w:val="000000" w:themeColor="text1"/>
          <w:sz w:val="24"/>
          <w:szCs w:val="24"/>
        </w:rPr>
        <w:t>, above top panels</w:t>
      </w:r>
      <w:r w:rsidR="00E33D7C">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The parameters estimated include </w:t>
      </w:r>
      <w:r w:rsidR="002359DF" w:rsidRPr="00036F66">
        <w:rPr>
          <w:rFonts w:ascii="Times New Roman" w:hAnsi="Times New Roman" w:cs="Times New Roman"/>
          <w:i w:val="0"/>
          <w:color w:val="000000" w:themeColor="text1"/>
          <w:sz w:val="24"/>
          <w:szCs w:val="24"/>
        </w:rPr>
        <w:t>the median upkeep cost (</w:t>
      </w:r>
      <w:r w:rsidR="002359DF" w:rsidRPr="00036F66">
        <w:rPr>
          <w:rFonts w:ascii="Times New Roman" w:hAnsi="Times New Roman" w:cs="Times New Roman"/>
          <w:color w:val="000000" w:themeColor="text1"/>
          <w:sz w:val="24"/>
          <w:szCs w:val="24"/>
        </w:rPr>
        <w:t>μ</w:t>
      </w:r>
      <w:r w:rsidR="002359DF" w:rsidRPr="00036F66">
        <w:rPr>
          <w:rFonts w:ascii="Times New Roman" w:eastAsia="SimSun" w:hAnsi="Times New Roman" w:cs="Times New Roman"/>
          <w:color w:val="000000" w:themeColor="text1"/>
          <w:sz w:val="24"/>
          <w:szCs w:val="24"/>
          <w:vertAlign w:val="subscript"/>
        </w:rPr>
        <w:t>k,s</w:t>
      </w:r>
      <w:r w:rsidR="002359DF" w:rsidRPr="00036F66">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lastRenderedPageBreak/>
        <w:t>years</w:t>
      </w:r>
      <w:r w:rsidR="002359DF" w:rsidRPr="00036F66">
        <w:rPr>
          <w:rFonts w:ascii="Times New Roman" w:hAnsi="Times New Roman" w:cs="Times New Roman"/>
          <w:i w:val="0"/>
          <w:color w:val="000000" w:themeColor="text1"/>
          <w:sz w:val="24"/>
          <w:szCs w:val="24"/>
          <w:vertAlign w:val="superscript"/>
        </w:rPr>
        <w:t>-1</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B14D78">
        <w:rPr>
          <w:rFonts w:ascii="Times New Roman" w:hAnsi="Times New Roman" w:cs="Times New Roman"/>
          <w:i w:val="0"/>
          <w:color w:val="000000" w:themeColor="text1"/>
          <w:sz w:val="24"/>
          <w:szCs w:val="24"/>
        </w:rPr>
        <w:t xml:space="preserve">median asymptotic length </w:t>
      </w:r>
      <w:r w:rsidR="002359DF"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length at birth (</w:t>
      </w:r>
      <w:r w:rsidR="002359DF" w:rsidRPr="00036F66">
        <w:rPr>
          <w:rFonts w:ascii="Times New Roman" w:hAnsi="Times New Roman" w:cs="Times New Roman"/>
          <w:color w:val="000000" w:themeColor="text1"/>
          <w:sz w:val="24"/>
          <w:szCs w:val="24"/>
        </w:rPr>
        <w:t>L</w:t>
      </w:r>
      <w:r w:rsidR="002359DF" w:rsidRPr="00036F66">
        <w:rPr>
          <w:rFonts w:ascii="Times New Roman" w:hAnsi="Times New Roman" w:cs="Times New Roman"/>
          <w:color w:val="000000" w:themeColor="text1"/>
          <w:sz w:val="24"/>
          <w:szCs w:val="24"/>
          <w:vertAlign w:val="subscript"/>
        </w:rPr>
        <w:t>0,s</w:t>
      </w:r>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persistent variation among individuals (</w:t>
      </w:r>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k,s</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transient variation among individuals (</w:t>
      </w:r>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z</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and coefficient of variation of observation error (</w:t>
      </w:r>
      <w:r w:rsidR="002359DF" w:rsidRPr="00B3367B">
        <w:rPr>
          <w:rFonts w:ascii="Times New Roman" w:hAnsi="Times New Roman" w:cs="Times New Roman"/>
          <w:color w:val="000000" w:themeColor="text1"/>
          <w:sz w:val="24"/>
          <w:szCs w:val="24"/>
        </w:rPr>
        <w:t>c</w:t>
      </w:r>
      <w:r w:rsidR="002359DF" w:rsidRPr="00B3367B">
        <w:rPr>
          <w:rFonts w:ascii="Times New Roman" w:hAnsi="Times New Roman" w:cs="Times New Roman"/>
          <w:color w:val="000000" w:themeColor="text1"/>
          <w:sz w:val="24"/>
          <w:szCs w:val="24"/>
          <w:vertAlign w:val="subscript"/>
        </w:rPr>
        <w:t>obs</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 xml:space="preserve">The </w:t>
      </w:r>
      <w:r w:rsidR="002359DF">
        <w:rPr>
          <w:rFonts w:ascii="Times New Roman" w:hAnsi="Times New Roman" w:cs="Times New Roman"/>
          <w:i w:val="0"/>
          <w:color w:val="000000" w:themeColor="text1"/>
          <w:sz w:val="24"/>
          <w:szCs w:val="24"/>
        </w:rPr>
        <w:t>dotted horizontal</w:t>
      </w:r>
      <w:r w:rsidR="002359DF" w:rsidRPr="00036F66">
        <w:rPr>
          <w:rFonts w:ascii="Times New Roman" w:hAnsi="Times New Roman" w:cs="Times New Roman"/>
          <w:i w:val="0"/>
          <w:color w:val="000000" w:themeColor="text1"/>
          <w:sz w:val="24"/>
          <w:szCs w:val="24"/>
        </w:rPr>
        <w:t xml:space="preserve"> lines show the true simulated values</w:t>
      </w:r>
      <w:r w:rsidR="002359DF">
        <w:rPr>
          <w:rFonts w:ascii="Times New Roman" w:hAnsi="Times New Roman" w:cs="Times New Roman"/>
          <w:i w:val="0"/>
          <w:color w:val="000000" w:themeColor="text1"/>
          <w:sz w:val="24"/>
          <w:szCs w:val="24"/>
        </w:rPr>
        <w:t xml:space="preserve"> of each parameter.</w:t>
      </w:r>
      <w:r w:rsidR="002359DF" w:rsidRPr="00036F66">
        <w:rPr>
          <w:rFonts w:ascii="Times New Roman" w:hAnsi="Times New Roman" w:cs="Times New Roman"/>
          <w:i w:val="0"/>
          <w:color w:val="000000" w:themeColor="text1"/>
          <w:sz w:val="24"/>
          <w:szCs w:val="24"/>
        </w:rPr>
        <w:t xml:space="preserve"> </w:t>
      </w:r>
      <w:r w:rsidR="002359DF">
        <w:rPr>
          <w:rFonts w:ascii="Times New Roman" w:hAnsi="Times New Roman" w:cs="Times New Roman"/>
          <w:i w:val="0"/>
          <w:color w:val="000000" w:themeColor="text1"/>
          <w:sz w:val="24"/>
          <w:szCs w:val="24"/>
        </w:rPr>
        <w:t xml:space="preserve"> T</w:t>
      </w:r>
      <w:r w:rsidR="002359DF" w:rsidRPr="00036F66">
        <w:rPr>
          <w:rFonts w:ascii="Times New Roman" w:hAnsi="Times New Roman" w:cs="Times New Roman"/>
          <w:i w:val="0"/>
          <w:color w:val="000000" w:themeColor="text1"/>
          <w:sz w:val="24"/>
          <w:szCs w:val="24"/>
        </w:rPr>
        <w:t>he number of fits that are positive definite Hessian (pdH)</w:t>
      </w:r>
      <w:r w:rsidR="002359DF">
        <w:rPr>
          <w:rFonts w:ascii="Times New Roman" w:hAnsi="Times New Roman" w:cs="Times New Roman"/>
          <w:i w:val="0"/>
          <w:color w:val="000000" w:themeColor="text1"/>
          <w:sz w:val="24"/>
          <w:szCs w:val="24"/>
        </w:rPr>
        <w:t xml:space="preserve"> are given in the bottom</w:t>
      </w:r>
      <w:r w:rsidR="002359DF" w:rsidRPr="00036F66">
        <w:rPr>
          <w:rFonts w:ascii="Times New Roman" w:hAnsi="Times New Roman" w:cs="Times New Roman"/>
          <w:i w:val="0"/>
          <w:color w:val="000000" w:themeColor="text1"/>
          <w:sz w:val="24"/>
          <w:szCs w:val="24"/>
        </w:rPr>
        <w:t xml:space="preserve"> panel.</w:t>
      </w:r>
    </w:p>
    <w:p w14:paraId="17520328" w14:textId="77777777" w:rsidR="00CF5AD2" w:rsidRDefault="00CF5AD2" w:rsidP="00E76CE4">
      <w:pPr>
        <w:spacing w:line="480" w:lineRule="auto"/>
        <w:rPr>
          <w:rFonts w:ascii="Times New Roman" w:hAnsi="Times New Roman" w:cs="Times New Roman"/>
        </w:rPr>
      </w:pPr>
    </w:p>
    <w:p w14:paraId="33412898" w14:textId="1DCD6DDA"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Observed and expected length (cm) at age (years) for individual female and male Antarctic toothfish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r w:rsidRPr="00D859C0">
        <w:rPr>
          <w:rFonts w:ascii="Times New Roman" w:hAnsi="Times New Roman" w:cs="Times New Roman"/>
          <w:color w:val="auto"/>
          <w:sz w:val="24"/>
          <w:szCs w:val="24"/>
        </w:rPr>
        <w:t>k</w:t>
      </w:r>
      <w:r w:rsidRPr="00D859C0">
        <w:rPr>
          <w:rFonts w:ascii="Times New Roman" w:hAnsi="Times New Roman" w:cs="Times New Roman"/>
          <w:color w:val="auto"/>
          <w:sz w:val="24"/>
          <w:szCs w:val="24"/>
          <w:vertAlign w:val="subscript"/>
        </w:rPr>
        <w:t>s,i</w:t>
      </w:r>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r w:rsidRPr="00B47EE9">
        <w:rPr>
          <w:rFonts w:ascii="Times New Roman" w:hAnsi="Times New Roman" w:cs="Times New Roman"/>
          <w:color w:val="auto"/>
          <w:sz w:val="24"/>
          <w:szCs w:val="24"/>
        </w:rPr>
        <w:t>k</w:t>
      </w:r>
      <w:r w:rsidRPr="00B47EE9">
        <w:rPr>
          <w:rFonts w:ascii="Times New Roman" w:hAnsi="Times New Roman" w:cs="Times New Roman"/>
          <w:color w:val="auto"/>
          <w:sz w:val="24"/>
          <w:szCs w:val="24"/>
          <w:vertAlign w:val="subscript"/>
        </w:rPr>
        <w:t>s,i</w:t>
      </w:r>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3CE46201"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4</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7BC78DD0" w14:textId="0047D89F"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w:t>
      </w:r>
      <w:commentRangeStart w:id="500"/>
      <w:r w:rsidRPr="005208BF">
        <w:rPr>
          <w:rFonts w:ascii="Times New Roman" w:hAnsi="Times New Roman" w:cs="Times New Roman"/>
          <w:i w:val="0"/>
          <w:color w:val="auto"/>
          <w:sz w:val="24"/>
          <w:szCs w:val="24"/>
          <w:highlight w:val="yellow"/>
          <w:rPrChange w:id="501" w:author="darcy" w:date="2015-06-02T04:12:00Z">
            <w:rPr>
              <w:rFonts w:ascii="Times New Roman" w:hAnsi="Times New Roman" w:cs="Times New Roman"/>
              <w:i w:val="0"/>
              <w:color w:val="auto"/>
              <w:sz w:val="24"/>
              <w:szCs w:val="24"/>
            </w:rPr>
          </w:rPrChange>
        </w:rPr>
        <w:t>transient variation in growth</w:t>
      </w:r>
      <w:commentRangeEnd w:id="500"/>
      <w:r w:rsidR="005208BF">
        <w:rPr>
          <w:rStyle w:val="CommentReference"/>
          <w:i w:val="0"/>
          <w:iCs w:val="0"/>
          <w:color w:val="auto"/>
        </w:rPr>
        <w:commentReference w:id="500"/>
      </w:r>
      <w:r w:rsidRPr="00036F66">
        <w:rPr>
          <w:rFonts w:ascii="Times New Roman" w:hAnsi="Times New Roman" w:cs="Times New Roman"/>
          <w:i w:val="0"/>
          <w:color w:val="auto"/>
          <w:sz w:val="24"/>
          <w:szCs w:val="24"/>
        </w:rPr>
        <w:t xml:space="preserve">.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584523FC" w14:textId="77777777" w:rsidR="009C6D47" w:rsidRPr="00036F66" w:rsidRDefault="009C6D47" w:rsidP="00E76CE4">
      <w:pPr>
        <w:spacing w:line="480" w:lineRule="auto"/>
        <w:rPr>
          <w:rFonts w:ascii="Times New Roman" w:hAnsi="Times New Roman" w:cs="Times New Roman"/>
        </w:rPr>
      </w:pPr>
    </w:p>
    <w:sectPr w:rsidR="009C6D47" w:rsidRPr="00036F66"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8" w:author="JTT" w:date="2015-06-03T12:50:00Z" w:initials="JT">
    <w:p w14:paraId="3241E791" w14:textId="149EC77F" w:rsidR="0018174C" w:rsidRDefault="0018174C">
      <w:pPr>
        <w:pStyle w:val="CommentText"/>
      </w:pPr>
      <w:r>
        <w:rPr>
          <w:rStyle w:val="CommentReference"/>
        </w:rPr>
        <w:annotationRef/>
      </w:r>
    </w:p>
    <w:p w14:paraId="2A581D64" w14:textId="77777777" w:rsidR="0018174C" w:rsidRDefault="0018174C">
      <w:pPr>
        <w:pStyle w:val="CommentText"/>
      </w:pPr>
    </w:p>
    <w:p w14:paraId="0D94BB14" w14:textId="77777777" w:rsidR="0018174C" w:rsidRPr="004305D4" w:rsidRDefault="0018174C" w:rsidP="004305D4">
      <w:pPr>
        <w:spacing w:after="0" w:line="240" w:lineRule="auto"/>
        <w:ind w:left="720" w:hanging="720"/>
        <w:rPr>
          <w:rFonts w:ascii="Times New Roman" w:eastAsia="Calibri" w:hAnsi="Times New Roman" w:cs="Times New Roman"/>
          <w:sz w:val="24"/>
        </w:rPr>
      </w:pPr>
      <w:r w:rsidRPr="004305D4">
        <w:rPr>
          <w:rFonts w:ascii="Times New Roman" w:eastAsia="Calibri" w:hAnsi="Times New Roman" w:cs="Times New Roman"/>
          <w:sz w:val="24"/>
        </w:rPr>
        <w:t>Snover, M.L., Watters, G.M., Mangel, M., 2005. Interacting effects of behavior and oceanography on growth in salmonids with examples for coho salmon (Oncorhynchus kisutch). Can. J. Fish. Aquat. Sci. 62, 1219–1230. doi:10.1139/f05-058</w:t>
      </w:r>
    </w:p>
    <w:p w14:paraId="08006C89" w14:textId="77777777" w:rsidR="0018174C" w:rsidRDefault="0018174C">
      <w:pPr>
        <w:pStyle w:val="CommentText"/>
      </w:pPr>
    </w:p>
  </w:comment>
  <w:comment w:id="52" w:author="JTT" w:date="2015-06-03T12:50:00Z" w:initials="JT">
    <w:p w14:paraId="23139ECA" w14:textId="42BF788F" w:rsidR="0018174C" w:rsidRDefault="0018174C">
      <w:pPr>
        <w:pStyle w:val="CommentText"/>
      </w:pPr>
      <w:r>
        <w:rPr>
          <w:rStyle w:val="CommentReference"/>
        </w:rPr>
        <w:annotationRef/>
      </w:r>
    </w:p>
    <w:p w14:paraId="15EFBD00" w14:textId="77777777" w:rsidR="0018174C" w:rsidRDefault="0018174C">
      <w:pPr>
        <w:pStyle w:val="CommentText"/>
      </w:pPr>
    </w:p>
    <w:p w14:paraId="65CDDD3E" w14:textId="77777777" w:rsidR="0018174C" w:rsidRDefault="0018174C" w:rsidP="00621FA8">
      <w:pPr>
        <w:spacing w:after="0" w:line="240" w:lineRule="auto"/>
        <w:ind w:left="720" w:hanging="720"/>
        <w:rPr>
          <w:rFonts w:ascii="Times New Roman" w:eastAsia="Calibri" w:hAnsi="Times New Roman" w:cs="Times New Roman"/>
          <w:sz w:val="24"/>
        </w:rPr>
      </w:pPr>
      <w:r w:rsidRPr="00621FA8">
        <w:rPr>
          <w:rFonts w:ascii="Times New Roman" w:eastAsia="Calibri" w:hAnsi="Times New Roman" w:cs="Times New Roman"/>
          <w:sz w:val="24"/>
        </w:rPr>
        <w:t>Cope, J.M., Punt, A.E., 2007. Admitting ageing error when fitting growth curves: an example using the von Bertalanffy growth function with random effects. Can. J. Fish. Aquat. Sci. 64, 205–218.</w:t>
      </w:r>
    </w:p>
    <w:p w14:paraId="377C5D70" w14:textId="77777777" w:rsidR="0018174C" w:rsidRPr="00621FA8" w:rsidRDefault="0018174C" w:rsidP="00621FA8">
      <w:pPr>
        <w:spacing w:after="0" w:line="240" w:lineRule="auto"/>
        <w:ind w:left="720" w:hanging="720"/>
        <w:rPr>
          <w:rFonts w:ascii="Times New Roman" w:eastAsia="Calibri" w:hAnsi="Times New Roman" w:cs="Times New Roman"/>
          <w:sz w:val="24"/>
        </w:rPr>
      </w:pPr>
    </w:p>
    <w:p w14:paraId="18320D47" w14:textId="25AD7D19" w:rsidR="0018174C" w:rsidRDefault="0018174C" w:rsidP="00621FA8">
      <w:pPr>
        <w:pStyle w:val="CommentText"/>
      </w:pPr>
      <w:r w:rsidRPr="00621FA8">
        <w:rPr>
          <w:rFonts w:ascii="Times New Roman" w:eastAsia="Calibri" w:hAnsi="Times New Roman" w:cs="Times New Roman"/>
          <w:sz w:val="24"/>
          <w:szCs w:val="22"/>
        </w:rPr>
        <w:t>Punt, A.E., Smith, D.C., KrusicGolub, K., Robertson, S., 2008. Quantifying age-reading error for use in fisheries stock assessments, with application to species in Australia’s southern and eastern scalefish and shark fishery. Can. J. Fish. Aquat. Sci. 65, 1991–2005.</w:t>
      </w:r>
    </w:p>
  </w:comment>
  <w:comment w:id="310" w:author="Darcy Webber" w:date="2015-06-05T09:21:00Z" w:initials="DW">
    <w:p w14:paraId="7ACD8337" w14:textId="19614288" w:rsidR="0018174C" w:rsidRDefault="0018174C">
      <w:pPr>
        <w:pStyle w:val="CommentText"/>
      </w:pPr>
      <w:r>
        <w:rPr>
          <w:rStyle w:val="CommentReference"/>
        </w:rPr>
        <w:annotationRef/>
      </w:r>
      <w:r>
        <w:t>update</w:t>
      </w:r>
    </w:p>
  </w:comment>
  <w:comment w:id="313" w:author="Darcy Webber" w:date="2015-06-05T09:22:00Z" w:initials="DW">
    <w:p w14:paraId="511166C1" w14:textId="1289CB0A" w:rsidR="0018174C" w:rsidRDefault="0018174C">
      <w:pPr>
        <w:pStyle w:val="CommentText"/>
      </w:pPr>
      <w:r>
        <w:rPr>
          <w:rStyle w:val="CommentReference"/>
        </w:rPr>
        <w:annotationRef/>
      </w:r>
      <w:r>
        <w:t>update</w:t>
      </w:r>
    </w:p>
  </w:comment>
  <w:comment w:id="315" w:author="JTT" w:date="2015-06-05T11:01:00Z" w:initials="JT">
    <w:p w14:paraId="0B531026" w14:textId="0C9F3150" w:rsidR="00163653" w:rsidRDefault="00163653">
      <w:pPr>
        <w:pStyle w:val="CommentText"/>
      </w:pPr>
      <w:r>
        <w:rPr>
          <w:rStyle w:val="CommentReference"/>
        </w:rPr>
        <w:annotationRef/>
      </w:r>
      <w:r w:rsidR="00023CAB">
        <w:t>Can you put letters in each panel, so that we can refer to specific panels in each figure for statements like this?</w:t>
      </w:r>
    </w:p>
  </w:comment>
  <w:comment w:id="453" w:author="Darcy Webber" w:date="2015-06-05T10:24:00Z" w:initials="DW">
    <w:p w14:paraId="7D1CDB92" w14:textId="7C9E3457" w:rsidR="0018174C" w:rsidRDefault="0018174C">
      <w:pPr>
        <w:pStyle w:val="CommentText"/>
      </w:pPr>
      <w:r>
        <w:rPr>
          <w:rStyle w:val="CommentReference"/>
        </w:rPr>
        <w:annotationRef/>
      </w:r>
      <w:r>
        <w:t>Actually I am not too sure about this suggestion now as the magnitude of k variation in estimated to be very low, at the bound in one case… What do you reckon Jim?</w:t>
      </w:r>
    </w:p>
  </w:comment>
  <w:comment w:id="460" w:author="Darcy Webber" w:date="2015-06-05T09:12:00Z" w:initials="DW">
    <w:p w14:paraId="157CA48C" w14:textId="10237AC3" w:rsidR="0018174C" w:rsidRDefault="0018174C">
      <w:pPr>
        <w:pStyle w:val="CommentText"/>
      </w:pPr>
      <w:r>
        <w:rPr>
          <w:rStyle w:val="CommentReference"/>
        </w:rPr>
        <w:annotationRef/>
      </w:r>
      <w:r>
        <w:t>I’ll update this if required</w:t>
      </w:r>
    </w:p>
  </w:comment>
  <w:comment w:id="463" w:author="Darcy Webber" w:date="2015-06-05T09:12:00Z" w:initials="DW">
    <w:p w14:paraId="49F02B4A" w14:textId="7541DBE9" w:rsidR="0018174C" w:rsidRDefault="0018174C">
      <w:pPr>
        <w:pStyle w:val="CommentText"/>
      </w:pPr>
      <w:r>
        <w:rPr>
          <w:rStyle w:val="CommentReference"/>
        </w:rPr>
        <w:annotationRef/>
      </w:r>
      <w:r>
        <w:t>This fig needs to be updated depending on what model we pick above</w:t>
      </w:r>
    </w:p>
  </w:comment>
  <w:comment w:id="475" w:author="JTT" w:date="2015-06-05T11:14:00Z" w:initials="JT">
    <w:p w14:paraId="4ED77C90" w14:textId="3BD2756E" w:rsidR="007C51A2" w:rsidRDefault="007C51A2">
      <w:pPr>
        <w:pStyle w:val="CommentText"/>
      </w:pPr>
      <w:r>
        <w:rPr>
          <w:rStyle w:val="CommentReference"/>
        </w:rPr>
        <w:annotationRef/>
      </w:r>
      <w:r w:rsidR="00023CAB">
        <w:t xml:space="preserve">Add Snover </w:t>
      </w:r>
      <w:r w:rsidR="00023CAB">
        <w:t xml:space="preserve">et al. </w:t>
      </w:r>
      <w:r w:rsidR="00023CAB">
        <w:t>2005</w:t>
      </w:r>
    </w:p>
  </w:comment>
  <w:comment w:id="476" w:author="JTT" w:date="2015-06-05T11:16:00Z" w:initials="JT">
    <w:p w14:paraId="65193557" w14:textId="1320305C" w:rsidR="007C51A2" w:rsidRDefault="007C51A2">
      <w:pPr>
        <w:pStyle w:val="CommentText"/>
      </w:pPr>
      <w:r>
        <w:rPr>
          <w:rStyle w:val="CommentReference"/>
        </w:rPr>
        <w:annotationRef/>
      </w:r>
      <w:r w:rsidR="00023CAB">
        <w:t>Now paginated in MEPS, please update ref</w:t>
      </w:r>
    </w:p>
  </w:comment>
  <w:comment w:id="477" w:author="JTT" w:date="2015-06-05T11:16:00Z" w:initials="JT">
    <w:p w14:paraId="6EFCB267" w14:textId="6F551F03" w:rsidR="00953DA4" w:rsidRDefault="00953DA4">
      <w:pPr>
        <w:pStyle w:val="CommentText"/>
      </w:pPr>
      <w:r>
        <w:rPr>
          <w:rStyle w:val="CommentReference"/>
        </w:rPr>
        <w:annotationRef/>
      </w:r>
      <w:r w:rsidR="00023CAB">
        <w:t>Also now paginated</w:t>
      </w:r>
    </w:p>
  </w:comment>
  <w:comment w:id="484" w:author="Darcy Webber" w:date="2015-06-05T08:57:00Z" w:initials="DW">
    <w:p w14:paraId="744BCAB4" w14:textId="3E775DC6" w:rsidR="0018174C" w:rsidRDefault="0018174C">
      <w:pPr>
        <w:pStyle w:val="CommentText"/>
      </w:pPr>
      <w:r>
        <w:rPr>
          <w:rStyle w:val="CommentReference"/>
        </w:rPr>
        <w:annotationRef/>
      </w:r>
      <w:r>
        <w:t>Need to add those two refs</w:t>
      </w:r>
    </w:p>
  </w:comment>
  <w:comment w:id="500" w:author="darcy" w:date="2015-06-03T12:50:00Z" w:initials="d">
    <w:p w14:paraId="4E461DD9" w14:textId="07C9134C" w:rsidR="0018174C" w:rsidRDefault="0018174C">
      <w:pPr>
        <w:pStyle w:val="CommentText"/>
      </w:pPr>
      <w:r>
        <w:rPr>
          <w:rStyle w:val="CommentReference"/>
        </w:rPr>
        <w:annotationRef/>
      </w:r>
      <w:r>
        <w:t>Based on simulation may want to change this to k and z</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006C89" w15:done="0"/>
  <w15:commentEx w15:paraId="18320D47" w15:done="0"/>
  <w15:commentEx w15:paraId="7ACD8337" w15:done="0"/>
  <w15:commentEx w15:paraId="511166C1" w15:done="0"/>
  <w15:commentEx w15:paraId="7D1CDB92" w15:done="0"/>
  <w15:commentEx w15:paraId="157CA48C" w15:done="0"/>
  <w15:commentEx w15:paraId="49F02B4A" w15:done="0"/>
  <w15:commentEx w15:paraId="744BCAB4" w15:done="0"/>
  <w15:commentEx w15:paraId="4E461D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C9A7CC" w14:textId="77777777" w:rsidR="00023CAB" w:rsidRDefault="00023CAB" w:rsidP="00D21621">
      <w:pPr>
        <w:spacing w:after="0" w:line="240" w:lineRule="auto"/>
      </w:pPr>
      <w:r>
        <w:separator/>
      </w:r>
    </w:p>
  </w:endnote>
  <w:endnote w:type="continuationSeparator" w:id="0">
    <w:p w14:paraId="1034169C" w14:textId="77777777" w:rsidR="00023CAB" w:rsidRDefault="00023CAB"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8679437"/>
      <w:docPartObj>
        <w:docPartGallery w:val="Page Numbers (Bottom of Page)"/>
        <w:docPartUnique/>
      </w:docPartObj>
    </w:sdtPr>
    <w:sdtContent>
      <w:p w14:paraId="4A4BC7A2" w14:textId="77777777" w:rsidR="0018174C" w:rsidRDefault="0018174C">
        <w:pPr>
          <w:pStyle w:val="Footer"/>
          <w:jc w:val="center"/>
        </w:pPr>
        <w:r>
          <w:fldChar w:fldCharType="begin"/>
        </w:r>
        <w:r>
          <w:instrText xml:space="preserve"> PAGE   \* MERGEFORMAT </w:instrText>
        </w:r>
        <w:r>
          <w:fldChar w:fldCharType="separate"/>
        </w:r>
        <w:r w:rsidR="001F2EF0">
          <w:rPr>
            <w:noProof/>
          </w:rPr>
          <w:t>21</w:t>
        </w:r>
        <w:r>
          <w:rPr>
            <w:noProof/>
          </w:rPr>
          <w:fldChar w:fldCharType="end"/>
        </w:r>
      </w:p>
    </w:sdtContent>
  </w:sdt>
  <w:p w14:paraId="5836647F" w14:textId="77777777" w:rsidR="0018174C" w:rsidRDefault="001817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621FC0" w14:textId="77777777" w:rsidR="00023CAB" w:rsidRDefault="00023CAB" w:rsidP="00D21621">
      <w:pPr>
        <w:spacing w:after="0" w:line="240" w:lineRule="auto"/>
      </w:pPr>
      <w:r>
        <w:separator/>
      </w:r>
    </w:p>
  </w:footnote>
  <w:footnote w:type="continuationSeparator" w:id="0">
    <w:p w14:paraId="7A87C685" w14:textId="77777777" w:rsidR="00023CAB" w:rsidRDefault="00023CAB"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023A"/>
    <w:rsid w:val="00011AF6"/>
    <w:rsid w:val="00013364"/>
    <w:rsid w:val="000162BC"/>
    <w:rsid w:val="00017955"/>
    <w:rsid w:val="00021681"/>
    <w:rsid w:val="0002251C"/>
    <w:rsid w:val="00022847"/>
    <w:rsid w:val="00023CAB"/>
    <w:rsid w:val="00023DDB"/>
    <w:rsid w:val="00024107"/>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3221"/>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5DE4"/>
    <w:rsid w:val="000B63CA"/>
    <w:rsid w:val="000B6524"/>
    <w:rsid w:val="000B6B53"/>
    <w:rsid w:val="000B6DBB"/>
    <w:rsid w:val="000C0471"/>
    <w:rsid w:val="000C10DA"/>
    <w:rsid w:val="000C2236"/>
    <w:rsid w:val="000C2605"/>
    <w:rsid w:val="000C349A"/>
    <w:rsid w:val="000C3E7C"/>
    <w:rsid w:val="000C6142"/>
    <w:rsid w:val="000C69C6"/>
    <w:rsid w:val="000C7901"/>
    <w:rsid w:val="000C7C11"/>
    <w:rsid w:val="000D2205"/>
    <w:rsid w:val="000D4305"/>
    <w:rsid w:val="000D469E"/>
    <w:rsid w:val="000D48C7"/>
    <w:rsid w:val="000D54BF"/>
    <w:rsid w:val="000D5BD9"/>
    <w:rsid w:val="000D7CE0"/>
    <w:rsid w:val="000D7E81"/>
    <w:rsid w:val="000D7EA5"/>
    <w:rsid w:val="000E02ED"/>
    <w:rsid w:val="000E230A"/>
    <w:rsid w:val="000E273D"/>
    <w:rsid w:val="000E3E2A"/>
    <w:rsid w:val="000E44B5"/>
    <w:rsid w:val="000E4D84"/>
    <w:rsid w:val="000E512E"/>
    <w:rsid w:val="000E5893"/>
    <w:rsid w:val="000E6639"/>
    <w:rsid w:val="000E6D10"/>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2A87"/>
    <w:rsid w:val="00113D40"/>
    <w:rsid w:val="00116874"/>
    <w:rsid w:val="001169CD"/>
    <w:rsid w:val="00122FC8"/>
    <w:rsid w:val="00127A2A"/>
    <w:rsid w:val="00130716"/>
    <w:rsid w:val="00133C54"/>
    <w:rsid w:val="001342EF"/>
    <w:rsid w:val="001400CD"/>
    <w:rsid w:val="00141584"/>
    <w:rsid w:val="00142E17"/>
    <w:rsid w:val="00143045"/>
    <w:rsid w:val="00147A67"/>
    <w:rsid w:val="00147DC4"/>
    <w:rsid w:val="00151660"/>
    <w:rsid w:val="00151DCF"/>
    <w:rsid w:val="00151FA2"/>
    <w:rsid w:val="00152E1A"/>
    <w:rsid w:val="00152E36"/>
    <w:rsid w:val="00154457"/>
    <w:rsid w:val="00157581"/>
    <w:rsid w:val="00160204"/>
    <w:rsid w:val="00160678"/>
    <w:rsid w:val="00160BE9"/>
    <w:rsid w:val="00161050"/>
    <w:rsid w:val="00161E13"/>
    <w:rsid w:val="00163653"/>
    <w:rsid w:val="00166624"/>
    <w:rsid w:val="00167406"/>
    <w:rsid w:val="0016784E"/>
    <w:rsid w:val="00170478"/>
    <w:rsid w:val="00170526"/>
    <w:rsid w:val="00172E37"/>
    <w:rsid w:val="00173193"/>
    <w:rsid w:val="00173866"/>
    <w:rsid w:val="001762E6"/>
    <w:rsid w:val="0017683B"/>
    <w:rsid w:val="00177179"/>
    <w:rsid w:val="0018174C"/>
    <w:rsid w:val="001839A8"/>
    <w:rsid w:val="0018784A"/>
    <w:rsid w:val="00190092"/>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9FC"/>
    <w:rsid w:val="001E7A80"/>
    <w:rsid w:val="001E7F2A"/>
    <w:rsid w:val="001F0484"/>
    <w:rsid w:val="001F2C5D"/>
    <w:rsid w:val="001F2EF0"/>
    <w:rsid w:val="001F3564"/>
    <w:rsid w:val="001F3768"/>
    <w:rsid w:val="001F4C72"/>
    <w:rsid w:val="001F5B03"/>
    <w:rsid w:val="001F7B3F"/>
    <w:rsid w:val="00200293"/>
    <w:rsid w:val="00201D26"/>
    <w:rsid w:val="00202083"/>
    <w:rsid w:val="002031BF"/>
    <w:rsid w:val="00203607"/>
    <w:rsid w:val="00207CF0"/>
    <w:rsid w:val="002108D2"/>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9DF"/>
    <w:rsid w:val="00235B0C"/>
    <w:rsid w:val="002400BB"/>
    <w:rsid w:val="0024242D"/>
    <w:rsid w:val="002425C8"/>
    <w:rsid w:val="0024310C"/>
    <w:rsid w:val="002437D1"/>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85F7C"/>
    <w:rsid w:val="0029591B"/>
    <w:rsid w:val="00296287"/>
    <w:rsid w:val="00297EDF"/>
    <w:rsid w:val="002A0128"/>
    <w:rsid w:val="002A2AD5"/>
    <w:rsid w:val="002A3B40"/>
    <w:rsid w:val="002A3F7F"/>
    <w:rsid w:val="002A5980"/>
    <w:rsid w:val="002A6000"/>
    <w:rsid w:val="002B0564"/>
    <w:rsid w:val="002B0838"/>
    <w:rsid w:val="002B1568"/>
    <w:rsid w:val="002B16C1"/>
    <w:rsid w:val="002B4908"/>
    <w:rsid w:val="002B6CD6"/>
    <w:rsid w:val="002C220A"/>
    <w:rsid w:val="002C5016"/>
    <w:rsid w:val="002C582E"/>
    <w:rsid w:val="002C6717"/>
    <w:rsid w:val="002C694D"/>
    <w:rsid w:val="002C6AF5"/>
    <w:rsid w:val="002C6B12"/>
    <w:rsid w:val="002C76DA"/>
    <w:rsid w:val="002D0B25"/>
    <w:rsid w:val="002D137D"/>
    <w:rsid w:val="002E0656"/>
    <w:rsid w:val="002E4768"/>
    <w:rsid w:val="002E5D00"/>
    <w:rsid w:val="002E7AC8"/>
    <w:rsid w:val="002F027B"/>
    <w:rsid w:val="002F1BE7"/>
    <w:rsid w:val="002F3191"/>
    <w:rsid w:val="002F4139"/>
    <w:rsid w:val="002F5DBF"/>
    <w:rsid w:val="002F5E19"/>
    <w:rsid w:val="002F7FA1"/>
    <w:rsid w:val="00301EB5"/>
    <w:rsid w:val="00302FC2"/>
    <w:rsid w:val="00306537"/>
    <w:rsid w:val="00307F62"/>
    <w:rsid w:val="00311339"/>
    <w:rsid w:val="00311958"/>
    <w:rsid w:val="00311C1B"/>
    <w:rsid w:val="00311ECD"/>
    <w:rsid w:val="00316382"/>
    <w:rsid w:val="0031703D"/>
    <w:rsid w:val="003208CC"/>
    <w:rsid w:val="00321705"/>
    <w:rsid w:val="00322CBE"/>
    <w:rsid w:val="00323266"/>
    <w:rsid w:val="0032434D"/>
    <w:rsid w:val="00325D5D"/>
    <w:rsid w:val="00326FDA"/>
    <w:rsid w:val="00327D3D"/>
    <w:rsid w:val="003335B0"/>
    <w:rsid w:val="00333B71"/>
    <w:rsid w:val="00333D1B"/>
    <w:rsid w:val="003372B6"/>
    <w:rsid w:val="0033736C"/>
    <w:rsid w:val="00337921"/>
    <w:rsid w:val="0034058D"/>
    <w:rsid w:val="003406DA"/>
    <w:rsid w:val="003417B6"/>
    <w:rsid w:val="00341937"/>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84F1B"/>
    <w:rsid w:val="0039115C"/>
    <w:rsid w:val="003914E0"/>
    <w:rsid w:val="00396C45"/>
    <w:rsid w:val="003A28BE"/>
    <w:rsid w:val="003A2EDF"/>
    <w:rsid w:val="003A3279"/>
    <w:rsid w:val="003A3356"/>
    <w:rsid w:val="003A4C56"/>
    <w:rsid w:val="003A6868"/>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5D9"/>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05D4"/>
    <w:rsid w:val="004319AD"/>
    <w:rsid w:val="00432305"/>
    <w:rsid w:val="00434BB1"/>
    <w:rsid w:val="00437753"/>
    <w:rsid w:val="00437C9E"/>
    <w:rsid w:val="00437E67"/>
    <w:rsid w:val="00440A61"/>
    <w:rsid w:val="00443B46"/>
    <w:rsid w:val="004447D0"/>
    <w:rsid w:val="004471DE"/>
    <w:rsid w:val="00447699"/>
    <w:rsid w:val="00454BB1"/>
    <w:rsid w:val="004553AA"/>
    <w:rsid w:val="00456A5F"/>
    <w:rsid w:val="00457BFC"/>
    <w:rsid w:val="00460E50"/>
    <w:rsid w:val="00461660"/>
    <w:rsid w:val="004629E2"/>
    <w:rsid w:val="00462A77"/>
    <w:rsid w:val="00464240"/>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872F8"/>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94E"/>
    <w:rsid w:val="004B1E6C"/>
    <w:rsid w:val="004B31C6"/>
    <w:rsid w:val="004B7E6E"/>
    <w:rsid w:val="004C2243"/>
    <w:rsid w:val="004C2630"/>
    <w:rsid w:val="004C296E"/>
    <w:rsid w:val="004C3D09"/>
    <w:rsid w:val="004C4757"/>
    <w:rsid w:val="004C5532"/>
    <w:rsid w:val="004C5A82"/>
    <w:rsid w:val="004C72ED"/>
    <w:rsid w:val="004D0B4A"/>
    <w:rsid w:val="004D2C4A"/>
    <w:rsid w:val="004D5FC2"/>
    <w:rsid w:val="004D73DC"/>
    <w:rsid w:val="004D7D1B"/>
    <w:rsid w:val="004E2A0B"/>
    <w:rsid w:val="004E4108"/>
    <w:rsid w:val="004E52DE"/>
    <w:rsid w:val="004E6298"/>
    <w:rsid w:val="004F00D1"/>
    <w:rsid w:val="004F1037"/>
    <w:rsid w:val="004F4F4E"/>
    <w:rsid w:val="004F51AC"/>
    <w:rsid w:val="004F67EA"/>
    <w:rsid w:val="004F7C37"/>
    <w:rsid w:val="005025EE"/>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478F"/>
    <w:rsid w:val="00555FEF"/>
    <w:rsid w:val="00557826"/>
    <w:rsid w:val="00557AA1"/>
    <w:rsid w:val="005602ED"/>
    <w:rsid w:val="00563244"/>
    <w:rsid w:val="0056575C"/>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900"/>
    <w:rsid w:val="00597F9E"/>
    <w:rsid w:val="005A1EE7"/>
    <w:rsid w:val="005A2009"/>
    <w:rsid w:val="005A3210"/>
    <w:rsid w:val="005A4504"/>
    <w:rsid w:val="005A47AA"/>
    <w:rsid w:val="005A5B5F"/>
    <w:rsid w:val="005A6B6E"/>
    <w:rsid w:val="005B5EB8"/>
    <w:rsid w:val="005B705A"/>
    <w:rsid w:val="005C011F"/>
    <w:rsid w:val="005C0572"/>
    <w:rsid w:val="005C081F"/>
    <w:rsid w:val="005C15FC"/>
    <w:rsid w:val="005C15FD"/>
    <w:rsid w:val="005C1668"/>
    <w:rsid w:val="005C1715"/>
    <w:rsid w:val="005C2C25"/>
    <w:rsid w:val="005C518B"/>
    <w:rsid w:val="005C6FB0"/>
    <w:rsid w:val="005D2EC8"/>
    <w:rsid w:val="005D4852"/>
    <w:rsid w:val="005E3599"/>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1FA8"/>
    <w:rsid w:val="00626350"/>
    <w:rsid w:val="00627EEB"/>
    <w:rsid w:val="0063297E"/>
    <w:rsid w:val="00633F3A"/>
    <w:rsid w:val="00634CE3"/>
    <w:rsid w:val="00635613"/>
    <w:rsid w:val="00637679"/>
    <w:rsid w:val="00637E8E"/>
    <w:rsid w:val="00640DBF"/>
    <w:rsid w:val="00642292"/>
    <w:rsid w:val="006422CA"/>
    <w:rsid w:val="00645485"/>
    <w:rsid w:val="006513B5"/>
    <w:rsid w:val="00651710"/>
    <w:rsid w:val="00652704"/>
    <w:rsid w:val="006527AD"/>
    <w:rsid w:val="00653368"/>
    <w:rsid w:val="006548B2"/>
    <w:rsid w:val="00654B15"/>
    <w:rsid w:val="00655AED"/>
    <w:rsid w:val="0065758E"/>
    <w:rsid w:val="00657CB4"/>
    <w:rsid w:val="0066474E"/>
    <w:rsid w:val="00664DC4"/>
    <w:rsid w:val="006715A8"/>
    <w:rsid w:val="0067191D"/>
    <w:rsid w:val="00672E69"/>
    <w:rsid w:val="00672EE4"/>
    <w:rsid w:val="00676EEE"/>
    <w:rsid w:val="00680260"/>
    <w:rsid w:val="006815FB"/>
    <w:rsid w:val="00683C7E"/>
    <w:rsid w:val="006845B6"/>
    <w:rsid w:val="00684E7C"/>
    <w:rsid w:val="006866C0"/>
    <w:rsid w:val="006926FC"/>
    <w:rsid w:val="00693838"/>
    <w:rsid w:val="00695F7A"/>
    <w:rsid w:val="0069798D"/>
    <w:rsid w:val="006A20AD"/>
    <w:rsid w:val="006A4BDA"/>
    <w:rsid w:val="006A7091"/>
    <w:rsid w:val="006A7633"/>
    <w:rsid w:val="006B2716"/>
    <w:rsid w:val="006B5332"/>
    <w:rsid w:val="006B598A"/>
    <w:rsid w:val="006B7024"/>
    <w:rsid w:val="006C00DE"/>
    <w:rsid w:val="006C0AE3"/>
    <w:rsid w:val="006C48E3"/>
    <w:rsid w:val="006C4ABB"/>
    <w:rsid w:val="006C5DEC"/>
    <w:rsid w:val="006C7AB4"/>
    <w:rsid w:val="006D0082"/>
    <w:rsid w:val="006D0BF6"/>
    <w:rsid w:val="006D3A04"/>
    <w:rsid w:val="006D470E"/>
    <w:rsid w:val="006D5165"/>
    <w:rsid w:val="006D5B23"/>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4169"/>
    <w:rsid w:val="0073529C"/>
    <w:rsid w:val="00735766"/>
    <w:rsid w:val="007360A0"/>
    <w:rsid w:val="0073635D"/>
    <w:rsid w:val="00741AEA"/>
    <w:rsid w:val="00743673"/>
    <w:rsid w:val="00746AC0"/>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5024"/>
    <w:rsid w:val="007901EE"/>
    <w:rsid w:val="007910B0"/>
    <w:rsid w:val="00793365"/>
    <w:rsid w:val="00793629"/>
    <w:rsid w:val="0079541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51A2"/>
    <w:rsid w:val="007C6AC2"/>
    <w:rsid w:val="007C7315"/>
    <w:rsid w:val="007C7FCD"/>
    <w:rsid w:val="007D2824"/>
    <w:rsid w:val="007D4BAD"/>
    <w:rsid w:val="007D6FCF"/>
    <w:rsid w:val="007D7AF0"/>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10ED"/>
    <w:rsid w:val="0082302D"/>
    <w:rsid w:val="00826684"/>
    <w:rsid w:val="00827467"/>
    <w:rsid w:val="00827676"/>
    <w:rsid w:val="00830661"/>
    <w:rsid w:val="00831FF0"/>
    <w:rsid w:val="008327ED"/>
    <w:rsid w:val="00833712"/>
    <w:rsid w:val="00834608"/>
    <w:rsid w:val="008351E0"/>
    <w:rsid w:val="008357CD"/>
    <w:rsid w:val="008374FC"/>
    <w:rsid w:val="00840BBD"/>
    <w:rsid w:val="00840DE5"/>
    <w:rsid w:val="008411C1"/>
    <w:rsid w:val="00841322"/>
    <w:rsid w:val="008413DE"/>
    <w:rsid w:val="00842152"/>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5FE5"/>
    <w:rsid w:val="00896200"/>
    <w:rsid w:val="00896BD0"/>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0757"/>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5B3D"/>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3DA4"/>
    <w:rsid w:val="00954F5B"/>
    <w:rsid w:val="00957261"/>
    <w:rsid w:val="00960A5B"/>
    <w:rsid w:val="00960D21"/>
    <w:rsid w:val="00961AA1"/>
    <w:rsid w:val="00963A47"/>
    <w:rsid w:val="00966FD2"/>
    <w:rsid w:val="009738B0"/>
    <w:rsid w:val="00982892"/>
    <w:rsid w:val="009830B1"/>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027C"/>
    <w:rsid w:val="009E4A54"/>
    <w:rsid w:val="009E564E"/>
    <w:rsid w:val="009E5C19"/>
    <w:rsid w:val="009F1C12"/>
    <w:rsid w:val="009F3446"/>
    <w:rsid w:val="009F58AC"/>
    <w:rsid w:val="009F5FBA"/>
    <w:rsid w:val="009F6A06"/>
    <w:rsid w:val="009F7A92"/>
    <w:rsid w:val="00A00D5B"/>
    <w:rsid w:val="00A01FF1"/>
    <w:rsid w:val="00A03423"/>
    <w:rsid w:val="00A042D3"/>
    <w:rsid w:val="00A04FDF"/>
    <w:rsid w:val="00A053C2"/>
    <w:rsid w:val="00A07DE8"/>
    <w:rsid w:val="00A11527"/>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A43C9"/>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E619B"/>
    <w:rsid w:val="00AF1880"/>
    <w:rsid w:val="00AF45F7"/>
    <w:rsid w:val="00B023DD"/>
    <w:rsid w:val="00B04686"/>
    <w:rsid w:val="00B06592"/>
    <w:rsid w:val="00B06918"/>
    <w:rsid w:val="00B06A56"/>
    <w:rsid w:val="00B07756"/>
    <w:rsid w:val="00B0776F"/>
    <w:rsid w:val="00B07D05"/>
    <w:rsid w:val="00B101A5"/>
    <w:rsid w:val="00B11DEC"/>
    <w:rsid w:val="00B133A3"/>
    <w:rsid w:val="00B135B9"/>
    <w:rsid w:val="00B147D2"/>
    <w:rsid w:val="00B14D78"/>
    <w:rsid w:val="00B16561"/>
    <w:rsid w:val="00B16741"/>
    <w:rsid w:val="00B17755"/>
    <w:rsid w:val="00B17B31"/>
    <w:rsid w:val="00B21932"/>
    <w:rsid w:val="00B22FD1"/>
    <w:rsid w:val="00B2376A"/>
    <w:rsid w:val="00B2578A"/>
    <w:rsid w:val="00B27000"/>
    <w:rsid w:val="00B270A4"/>
    <w:rsid w:val="00B32CC1"/>
    <w:rsid w:val="00B33320"/>
    <w:rsid w:val="00B33638"/>
    <w:rsid w:val="00B3367B"/>
    <w:rsid w:val="00B341F3"/>
    <w:rsid w:val="00B344A8"/>
    <w:rsid w:val="00B34852"/>
    <w:rsid w:val="00B35058"/>
    <w:rsid w:val="00B3704B"/>
    <w:rsid w:val="00B404D0"/>
    <w:rsid w:val="00B4376C"/>
    <w:rsid w:val="00B45861"/>
    <w:rsid w:val="00B464DB"/>
    <w:rsid w:val="00B466AE"/>
    <w:rsid w:val="00B47EE9"/>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3240"/>
    <w:rsid w:val="00B949E5"/>
    <w:rsid w:val="00B94CBC"/>
    <w:rsid w:val="00B95C8C"/>
    <w:rsid w:val="00BA1459"/>
    <w:rsid w:val="00BA3791"/>
    <w:rsid w:val="00BA4710"/>
    <w:rsid w:val="00BA50F6"/>
    <w:rsid w:val="00BA6CB7"/>
    <w:rsid w:val="00BA6D31"/>
    <w:rsid w:val="00BA774B"/>
    <w:rsid w:val="00BB066F"/>
    <w:rsid w:val="00BB132F"/>
    <w:rsid w:val="00BB2D7A"/>
    <w:rsid w:val="00BB2DB0"/>
    <w:rsid w:val="00BB337C"/>
    <w:rsid w:val="00BB4112"/>
    <w:rsid w:val="00BB44CF"/>
    <w:rsid w:val="00BB5C24"/>
    <w:rsid w:val="00BC12B7"/>
    <w:rsid w:val="00BC23D9"/>
    <w:rsid w:val="00BC2ACD"/>
    <w:rsid w:val="00BC432C"/>
    <w:rsid w:val="00BC4B5E"/>
    <w:rsid w:val="00BC5EFD"/>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2298"/>
    <w:rsid w:val="00C24727"/>
    <w:rsid w:val="00C26912"/>
    <w:rsid w:val="00C27530"/>
    <w:rsid w:val="00C33135"/>
    <w:rsid w:val="00C33DE1"/>
    <w:rsid w:val="00C34730"/>
    <w:rsid w:val="00C3502D"/>
    <w:rsid w:val="00C355E0"/>
    <w:rsid w:val="00C36647"/>
    <w:rsid w:val="00C40FF2"/>
    <w:rsid w:val="00C41D0B"/>
    <w:rsid w:val="00C432D2"/>
    <w:rsid w:val="00C47457"/>
    <w:rsid w:val="00C51200"/>
    <w:rsid w:val="00C51A8E"/>
    <w:rsid w:val="00C535A9"/>
    <w:rsid w:val="00C54E6E"/>
    <w:rsid w:val="00C57731"/>
    <w:rsid w:val="00C60C38"/>
    <w:rsid w:val="00C62558"/>
    <w:rsid w:val="00C62A92"/>
    <w:rsid w:val="00C63890"/>
    <w:rsid w:val="00C64097"/>
    <w:rsid w:val="00C66729"/>
    <w:rsid w:val="00C670D8"/>
    <w:rsid w:val="00C7025B"/>
    <w:rsid w:val="00C726CF"/>
    <w:rsid w:val="00C730F9"/>
    <w:rsid w:val="00C7593C"/>
    <w:rsid w:val="00C76E51"/>
    <w:rsid w:val="00C814FD"/>
    <w:rsid w:val="00C84B1E"/>
    <w:rsid w:val="00C85D9B"/>
    <w:rsid w:val="00C85F42"/>
    <w:rsid w:val="00C8648B"/>
    <w:rsid w:val="00C876A2"/>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543C"/>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472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3101"/>
    <w:rsid w:val="00DC613A"/>
    <w:rsid w:val="00DC680B"/>
    <w:rsid w:val="00DC6BF5"/>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2CDB"/>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3D7C"/>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3BDA"/>
    <w:rsid w:val="00E54330"/>
    <w:rsid w:val="00E54769"/>
    <w:rsid w:val="00E557CD"/>
    <w:rsid w:val="00E56A80"/>
    <w:rsid w:val="00E6151E"/>
    <w:rsid w:val="00E62FEB"/>
    <w:rsid w:val="00E64885"/>
    <w:rsid w:val="00E70A77"/>
    <w:rsid w:val="00E70A9F"/>
    <w:rsid w:val="00E7149C"/>
    <w:rsid w:val="00E71FDD"/>
    <w:rsid w:val="00E74C9E"/>
    <w:rsid w:val="00E75162"/>
    <w:rsid w:val="00E76581"/>
    <w:rsid w:val="00E76CE4"/>
    <w:rsid w:val="00E80F51"/>
    <w:rsid w:val="00E81544"/>
    <w:rsid w:val="00E820A6"/>
    <w:rsid w:val="00E84EBE"/>
    <w:rsid w:val="00E85725"/>
    <w:rsid w:val="00E85B96"/>
    <w:rsid w:val="00E8714B"/>
    <w:rsid w:val="00E87996"/>
    <w:rsid w:val="00E90ECD"/>
    <w:rsid w:val="00E91063"/>
    <w:rsid w:val="00E913F3"/>
    <w:rsid w:val="00E92231"/>
    <w:rsid w:val="00E92830"/>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0F59"/>
    <w:rsid w:val="00F31EF8"/>
    <w:rsid w:val="00F3561D"/>
    <w:rsid w:val="00F35846"/>
    <w:rsid w:val="00F35B49"/>
    <w:rsid w:val="00F421C2"/>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7D54"/>
    <w:rsid w:val="00F902D8"/>
    <w:rsid w:val="00F90D4D"/>
    <w:rsid w:val="00F911F1"/>
    <w:rsid w:val="00F92765"/>
    <w:rsid w:val="00F9289D"/>
    <w:rsid w:val="00F9423F"/>
    <w:rsid w:val="00FA01CA"/>
    <w:rsid w:val="00FA12C7"/>
    <w:rsid w:val="00FA27DC"/>
    <w:rsid w:val="00FA313D"/>
    <w:rsid w:val="00FA7DFB"/>
    <w:rsid w:val="00FB1785"/>
    <w:rsid w:val="00FB17A0"/>
    <w:rsid w:val="00FB27DC"/>
    <w:rsid w:val="00FB5635"/>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1481"/>
    <w:rsid w:val="00FE2138"/>
    <w:rsid w:val="00FE325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quantifish/TagGrowth" TargetMode="Externa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https://github.com/kaskr/adcomp"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4221E3A-94DD-45D3-86CE-58F200657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3</TotalTime>
  <Pages>27</Pages>
  <Words>15519</Words>
  <Characters>88464</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JTT</cp:lastModifiedBy>
  <cp:revision>829</cp:revision>
  <cp:lastPrinted>2015-02-16T22:19:00Z</cp:lastPrinted>
  <dcterms:created xsi:type="dcterms:W3CDTF">2015-01-23T23:16:00Z</dcterms:created>
  <dcterms:modified xsi:type="dcterms:W3CDTF">2015-06-05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